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DE02DA" w14:textId="77777777" w:rsidR="000F575B" w:rsidRDefault="000F575B" w:rsidP="000F575B">
      <w:pPr>
        <w:jc w:val="center"/>
        <w:rPr>
          <w:i/>
        </w:rPr>
      </w:pPr>
      <w:r>
        <w:rPr>
          <w:i/>
        </w:rPr>
        <w:t xml:space="preserve">Biological </w:t>
      </w:r>
      <w:r w:rsidR="00B20A63">
        <w:rPr>
          <w:i/>
        </w:rPr>
        <w:t>S</w:t>
      </w:r>
      <w:r>
        <w:rPr>
          <w:i/>
        </w:rPr>
        <w:t>ub-model</w:t>
      </w:r>
    </w:p>
    <w:p w14:paraId="67203059" w14:textId="77777777" w:rsidR="00CE2D19" w:rsidRDefault="00CE2D19" w:rsidP="00CE2D19">
      <w:pPr>
        <w:rPr>
          <w:i/>
        </w:rPr>
      </w:pPr>
      <w:r>
        <w:rPr>
          <w:i/>
        </w:rPr>
        <w:t>Larkin model</w:t>
      </w:r>
    </w:p>
    <w:p w14:paraId="58EBA74A" w14:textId="591F1B4B" w:rsidR="00CE2D19" w:rsidRDefault="00CE2D19" w:rsidP="00B20A63">
      <w:pPr>
        <w:ind w:firstLine="720"/>
      </w:pPr>
      <w:r>
        <w:t xml:space="preserve">The Larkin model </w:t>
      </w:r>
      <w:r w:rsidR="00542ACB">
        <w:fldChar w:fldCharType="begin"/>
      </w:r>
      <w:r w:rsidR="00542ACB">
        <w:instrText xml:space="preserve"> ADDIN EN.CITE &lt;EndNote&gt;&lt;Cite&gt;&lt;Author&gt;Larkin&lt;/Author&gt;&lt;Year&gt;1971&lt;/Year&gt;&lt;RecNum&gt;1866&lt;/RecNum&gt;&lt;DisplayText&gt;(Larkin 1971)&lt;/DisplayText&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542ACB">
        <w:fldChar w:fldCharType="separate"/>
      </w:r>
      <w:r w:rsidR="00542ACB">
        <w:rPr>
          <w:noProof/>
        </w:rPr>
        <w:t>(Larkin 1971)</w:t>
      </w:r>
      <w:r w:rsidR="00542ACB">
        <w:fldChar w:fldCharType="end"/>
      </w:r>
      <w:r w:rsidR="00B20A63">
        <w:t xml:space="preserve"> </w:t>
      </w:r>
      <w:r>
        <w:t xml:space="preserve">is </w:t>
      </w:r>
      <w:r w:rsidR="00542ACB">
        <w:t>an adaptation</w:t>
      </w:r>
      <w:r>
        <w:t xml:space="preserve"> of the Ricker</w:t>
      </w:r>
      <w:r w:rsidR="00542ACB">
        <w:t xml:space="preserve"> model</w:t>
      </w:r>
      <w:r>
        <w:t xml:space="preserve"> that </w:t>
      </w:r>
      <w:r w:rsidR="00E54C5B">
        <w:t>is intended to account for delayed density dependent effect</w:t>
      </w:r>
      <w:r>
        <w:t xml:space="preserve"> between cycle lines. As a result, it includes multiple </w:t>
      </w:r>
      <m:oMath>
        <m:r>
          <w:rPr>
            <w:rFonts w:ascii="Cambria Math" w:hAnsi="Cambria Math"/>
          </w:rPr>
          <m:t>β</m:t>
        </m:r>
      </m:oMath>
      <w:r>
        <w:t xml:space="preserve"> parameters and lagged spawner abundances.</w:t>
      </w:r>
    </w:p>
    <w:p w14:paraId="637D9D5E" w14:textId="2B22EE55" w:rsidR="00CE2D19" w:rsidRPr="00DE5974" w:rsidRDefault="000F575B" w:rsidP="00CE2D19">
      <w:pPr>
        <w:rPr>
          <w:iCs/>
        </w:rPr>
      </w:pPr>
      <w:r>
        <w:t>Equation A1</w:t>
      </w:r>
      <w:r w:rsidR="00CE2D19">
        <w:t xml:space="preserve"> </w:t>
      </w:r>
      <w:r w:rsidR="00CE2D19">
        <w:tab/>
        <w:t xml:space="preserve">  </w:t>
      </w: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e>
            </m:d>
          </m:e>
        </m:func>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 xml:space="preserve">i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β</m:t>
            </m:r>
          </m:e>
          <m:sub>
            <m:r>
              <w:rPr>
                <w:rFonts w:ascii="Cambria Math" w:hAnsi="Cambria Math"/>
              </w:rPr>
              <m:t>1i</m:t>
            </m:r>
          </m:sub>
        </m:sSub>
        <m:sSub>
          <m:sSubPr>
            <m:ctrlPr>
              <w:rPr>
                <w:rFonts w:ascii="Cambria Math" w:hAnsi="Cambria Math"/>
                <w:i/>
              </w:rPr>
            </m:ctrlPr>
          </m:sSubPr>
          <m:e>
            <m:r>
              <w:rPr>
                <w:rFonts w:ascii="Cambria Math" w:hAnsi="Cambria Math"/>
              </w:rPr>
              <m:t>S</m:t>
            </m:r>
          </m:e>
          <m:sub>
            <m:r>
              <w:rPr>
                <w:rFonts w:ascii="Cambria Math" w:hAnsi="Cambria Math"/>
              </w:rPr>
              <m:t>i,y-1</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2i</m:t>
            </m:r>
          </m:sub>
        </m:sSub>
        <m:sSub>
          <m:sSubPr>
            <m:ctrlPr>
              <w:rPr>
                <w:rFonts w:ascii="Cambria Math" w:hAnsi="Cambria Math"/>
                <w:i/>
              </w:rPr>
            </m:ctrlPr>
          </m:sSubPr>
          <m:e>
            <m:r>
              <w:rPr>
                <w:rFonts w:ascii="Cambria Math" w:hAnsi="Cambria Math"/>
              </w:rPr>
              <m:t>S</m:t>
            </m:r>
          </m:e>
          <m:sub>
            <m:r>
              <w:rPr>
                <w:rFonts w:ascii="Cambria Math" w:hAnsi="Cambria Math"/>
              </w:rPr>
              <m:t>i,y-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i</m:t>
            </m:r>
          </m:sub>
        </m:sSub>
        <m:sSub>
          <m:sSubPr>
            <m:ctrlPr>
              <w:rPr>
                <w:rFonts w:ascii="Cambria Math" w:hAnsi="Cambria Math"/>
                <w:i/>
              </w:rPr>
            </m:ctrlPr>
          </m:sSubPr>
          <m:e>
            <m:r>
              <w:rPr>
                <w:rFonts w:ascii="Cambria Math" w:hAnsi="Cambria Math"/>
              </w:rPr>
              <m:t>S</m:t>
            </m:r>
          </m:e>
          <m:sub>
            <m:r>
              <w:rPr>
                <w:rFonts w:ascii="Cambria Math" w:hAnsi="Cambria Math"/>
              </w:rPr>
              <m:t>i,y-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p>
    <w:p w14:paraId="7365E303" w14:textId="57488219" w:rsidR="00DE5974" w:rsidRPr="00DE5974" w:rsidRDefault="0086486A" w:rsidP="00DE5974">
      <w:pPr>
        <w:ind w:left="3600" w:firstLine="720"/>
        <w:rPr>
          <w:iCs/>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m:oMathPara>
    </w:p>
    <w:p w14:paraId="650B1708" w14:textId="77F97965" w:rsidR="000F575B" w:rsidRDefault="00CE2D19" w:rsidP="00CE2D19">
      <w:proofErr w:type="gramStart"/>
      <w:r>
        <w:t>where</w:t>
      </w:r>
      <w:proofErr w:type="gramEnd"/>
      <w:r>
        <w:t xml:space="preserve"> </w:t>
      </w:r>
      <w:proofErr w:type="spellStart"/>
      <w:r>
        <w:rPr>
          <w:i/>
        </w:rPr>
        <w:t>i</w:t>
      </w:r>
      <w:proofErr w:type="spellEnd"/>
      <w:r>
        <w:rPr>
          <w:i/>
        </w:rPr>
        <w:t xml:space="preserve"> </w:t>
      </w:r>
      <w:r>
        <w:t xml:space="preserve">represents a CU, </w:t>
      </w:r>
      <w:r>
        <w:rPr>
          <w:i/>
        </w:rPr>
        <w:t>y</w:t>
      </w:r>
      <w:r>
        <w:t xml:space="preserve"> is a given year,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The parameter </w:t>
      </w:r>
      <m:oMath>
        <m:r>
          <w:rPr>
            <w:rFonts w:ascii="Cambria Math" w:hAnsi="Cambria Math"/>
          </w:rPr>
          <m:t>α</m:t>
        </m:r>
      </m:oMath>
      <w:r>
        <w:t xml:space="preserve"> represents the number of recruits produced per spawner at low abundance and the </w:t>
      </w:r>
      <m:oMath>
        <m:r>
          <w:rPr>
            <w:rFonts w:ascii="Cambria Math" w:hAnsi="Cambria Math"/>
          </w:rPr>
          <m:t>β</m:t>
        </m:r>
      </m:oMath>
      <w:r>
        <w:t xml:space="preserve"> parameters</w:t>
      </w:r>
      <w:r>
        <w:rPr>
          <w:i/>
        </w:rPr>
        <w:t xml:space="preserve"> </w:t>
      </w:r>
      <w:r>
        <w:t xml:space="preserve">represent density dependent interactions at different time lags. Like the Ricker model, the Larkin is generally linearized to account for normally distributed process error with mean 0 and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Unlike the Ricker model, however, we did not generate </w:t>
      </w:r>
      <w:proofErr w:type="spellStart"/>
      <w:r>
        <w:t>autocorrelated</w:t>
      </w:r>
      <w:proofErr w:type="spellEnd"/>
      <w:r>
        <w:t xml:space="preserve"> process variance in Larkin stocks because appropriate parameter values for the autocorrelation coefficient </w:t>
      </w:r>
      <m:oMath>
        <m:r>
          <w:rPr>
            <w:rFonts w:ascii="Cambria Math" w:hAnsi="Cambria Math"/>
          </w:rPr>
          <m:t>τ</m:t>
        </m:r>
      </m:oMath>
      <w:r>
        <w:t xml:space="preserve"> are unavailable in the literature and </w:t>
      </w:r>
      <w:r w:rsidR="00534E83">
        <w:t xml:space="preserve">validating a Larkin-model equivalent was beyond the scope of this study. </w:t>
      </w:r>
      <w:r>
        <w:t xml:space="preserve"> </w:t>
      </w:r>
    </w:p>
    <w:p w14:paraId="2A77B3B0" w14:textId="0CF1FBC4" w:rsidR="00DE5974" w:rsidRPr="00DE5974" w:rsidRDefault="00DE5974" w:rsidP="00CE2D19">
      <w:pPr>
        <w:rPr>
          <w:i/>
        </w:rPr>
      </w:pPr>
      <w:commentRangeStart w:id="0"/>
      <w:r>
        <w:rPr>
          <w:i/>
        </w:rPr>
        <w:t>Model with skewed process variance</w:t>
      </w:r>
      <w:commentRangeEnd w:id="0"/>
      <w:r w:rsidR="009A4208">
        <w:rPr>
          <w:rStyle w:val="CommentReference"/>
        </w:rPr>
        <w:commentReference w:id="0"/>
      </w:r>
    </w:p>
    <w:p w14:paraId="11E987DE" w14:textId="5261D81F" w:rsidR="00EB24FC" w:rsidRDefault="00DE5974" w:rsidP="00EB24FC">
      <w:r>
        <w:tab/>
        <w:t xml:space="preserve">To parameterize forward simulations incorporating skewed recruitment deviations (representing a decline in productivity), we fit either a modified Ricker or Larkin model to each CU. These models were identical to Eq. 4 and A1, respectively except process error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EB24FC">
        <w:t xml:space="preserve"> was modeled as </w:t>
      </w:r>
    </w:p>
    <w:p w14:paraId="35BCB462" w14:textId="046CB789" w:rsidR="00EB24FC" w:rsidRDefault="00EB24FC" w:rsidP="00EB24FC">
      <w:r>
        <w:t>Eq. A2</w:t>
      </w:r>
      <w:r w:rsidR="0032520A">
        <w:tab/>
      </w:r>
      <w:r w:rsidR="0032520A">
        <w:tab/>
      </w:r>
      <w:r w:rsidR="0032520A">
        <w:tab/>
      </w:r>
      <w:r w:rsidR="0032520A">
        <w:tab/>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Skewed Normal</m:t>
        </m:r>
        <m:d>
          <m:dPr>
            <m:ctrlPr>
              <w:rPr>
                <w:rFonts w:ascii="Cambria Math" w:hAnsi="Cambria Math"/>
              </w:rPr>
            </m:ctrlPr>
          </m:dPr>
          <m:e>
            <m:r>
              <m:rPr>
                <m:sty m:val="p"/>
              </m:rP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ctrlPr>
              <w:rPr>
                <w:rFonts w:ascii="Cambria Math" w:hAnsi="Cambria Math"/>
                <w:i/>
              </w:rPr>
            </m:ctrlPr>
          </m:e>
        </m:d>
      </m:oMath>
    </w:p>
    <w:p w14:paraId="6C1AC429" w14:textId="77777777" w:rsidR="0032520A" w:rsidRDefault="00EB24FC" w:rsidP="00930D85">
      <w:pPr>
        <w:ind w:left="720" w:hanging="720"/>
        <w:contextualSpacing/>
        <w:jc w:val="both"/>
      </w:pPr>
      <w:r>
        <w:t xml:space="preserve">Where </w:t>
      </w:r>
      <m:oMath>
        <m:r>
          <w:rPr>
            <w:rFonts w:ascii="Cambria Math" w:hAnsi="Cambria Math"/>
          </w:rPr>
          <m:t>γ</m:t>
        </m:r>
      </m:oMath>
      <w:r>
        <w:t xml:space="preserve"> represents the skewness parameter for CU </w:t>
      </w:r>
      <w:proofErr w:type="spellStart"/>
      <w:r>
        <w:rPr>
          <w:i/>
        </w:rPr>
        <w:t>i</w:t>
      </w:r>
      <w:proofErr w:type="spellEnd"/>
      <w:r>
        <w:t>. We</w:t>
      </w:r>
      <w:r w:rsidR="0032520A">
        <w:t xml:space="preserve"> fit these models in a Bayesian </w:t>
      </w:r>
    </w:p>
    <w:p w14:paraId="68B37AE6" w14:textId="77777777" w:rsidR="0020553A" w:rsidRDefault="00EB24FC" w:rsidP="00930D85">
      <w:pPr>
        <w:ind w:left="720" w:hanging="720"/>
        <w:contextualSpacing/>
        <w:jc w:val="both"/>
      </w:pPr>
      <w:proofErr w:type="gramStart"/>
      <w:r>
        <w:t>framework</w:t>
      </w:r>
      <w:proofErr w:type="gramEnd"/>
      <w:r>
        <w:t xml:space="preserve"> with weakly informative priors</w:t>
      </w:r>
      <w:r w:rsidR="0032520A">
        <w:t xml:space="preserve">: Normal(0, 5) on </w:t>
      </w:r>
      <m:oMath>
        <m:r>
          <w:rPr>
            <w:rFonts w:ascii="Cambria Math" w:hAnsi="Cambria Math"/>
          </w:rPr>
          <m:t>α</m:t>
        </m:r>
      </m:oMath>
      <w:r w:rsidR="0032520A">
        <w:t xml:space="preserve"> and </w:t>
      </w:r>
      <m:oMath>
        <m:r>
          <w:rPr>
            <w:rFonts w:ascii="Cambria Math" w:hAnsi="Cambria Math"/>
          </w:rPr>
          <m:t>β</m:t>
        </m:r>
      </m:oMath>
      <w:r w:rsidR="00930D85">
        <w:t xml:space="preserve"> and</w:t>
      </w:r>
      <w:r w:rsidR="0032520A">
        <w:t xml:space="preserve"> </w:t>
      </w:r>
    </w:p>
    <w:p w14:paraId="463DF80D" w14:textId="487EA75D" w:rsidR="00EB24FC" w:rsidRDefault="0032520A" w:rsidP="00930D85">
      <w:pPr>
        <w:ind w:left="720" w:hanging="720"/>
        <w:contextualSpacing/>
        <w:jc w:val="both"/>
      </w:pPr>
      <w:r>
        <w:t xml:space="preserve">Student </w:t>
      </w:r>
      <w:proofErr w:type="gramStart"/>
      <w:r w:rsidRPr="0032520A">
        <w:rPr>
          <w:i/>
        </w:rPr>
        <w:t>t</w:t>
      </w:r>
      <w:r w:rsidR="00930D85">
        <w:t>(</w:t>
      </w:r>
      <w:proofErr w:type="gramEnd"/>
      <w:r w:rsidR="00930D85">
        <w:t xml:space="preserve">3, 0, 3) </w:t>
      </w:r>
      <w:r>
        <w:t xml:space="preserve">on </w:t>
      </w:r>
      <m:oMath>
        <m:r>
          <w:rPr>
            <w:rFonts w:ascii="Cambria Math" w:hAnsi="Cambria Math"/>
          </w:rPr>
          <m:t>σ</m:t>
        </m:r>
      </m:oMath>
      <w:r>
        <w:t xml:space="preserve"> and </w:t>
      </w:r>
      <m:oMath>
        <m:r>
          <w:rPr>
            <w:rFonts w:ascii="Cambria Math" w:hAnsi="Cambria Math"/>
          </w:rPr>
          <m:t>γ</m:t>
        </m:r>
      </m:oMath>
      <w:r>
        <w:t>.</w:t>
      </w:r>
    </w:p>
    <w:p w14:paraId="3DE78482" w14:textId="77777777" w:rsidR="0020553A" w:rsidRPr="00EB24FC" w:rsidRDefault="0020553A" w:rsidP="00930D85">
      <w:pPr>
        <w:ind w:left="720" w:hanging="720"/>
        <w:contextualSpacing/>
        <w:jc w:val="both"/>
      </w:pPr>
    </w:p>
    <w:p w14:paraId="757F7FB8" w14:textId="77777777" w:rsidR="0054263D" w:rsidRPr="0054263D" w:rsidRDefault="0054263D" w:rsidP="00930D85">
      <w:pPr>
        <w:jc w:val="center"/>
        <w:rPr>
          <w:i/>
        </w:rPr>
      </w:pPr>
      <w:r>
        <w:rPr>
          <w:i/>
        </w:rPr>
        <w:t>Variation in age-at-maturity</w:t>
      </w:r>
    </w:p>
    <w:p w14:paraId="3753B2AD" w14:textId="46BB5A66" w:rsidR="0054263D" w:rsidRDefault="0054263D" w:rsidP="00B20A63">
      <w:pPr>
        <w:ind w:firstLine="720"/>
      </w:pPr>
      <w:r>
        <w:t xml:space="preserve">Although the majority of Fraser River sockeye salmon mature at age 4 (i.e. one year in the gravel, one year of lake residence, and two years of ocean residence), smaller proportions mature at ages 2, 3, and 5, </w:t>
      </w:r>
      <w:r w:rsidR="00E7062E">
        <w:t>with age structure</w:t>
      </w:r>
      <w:r>
        <w:t xml:space="preserve"> vary</w:t>
      </w:r>
      <w:r w:rsidR="00E7062E">
        <w:t>ing</w:t>
      </w:r>
      <w:r>
        <w:t xml:space="preserve"> among CUs. We modeled this process by </w:t>
      </w:r>
      <w:r w:rsidR="00930BB1">
        <w:t>calculating</w:t>
      </w:r>
      <w:r>
        <w:t xml:space="preserve"> </w:t>
      </w:r>
      <w:r w:rsidR="00930BB1">
        <w:t xml:space="preserve">the number of recruits </w:t>
      </w:r>
      <w:r>
        <w:rPr>
          <w:i/>
        </w:rPr>
        <w:t>R</w:t>
      </w:r>
      <w:r w:rsidR="00930BB1">
        <w:rPr>
          <w:i/>
        </w:rPr>
        <w:t xml:space="preserve"> </w:t>
      </w:r>
      <w:r w:rsidR="00930BB1">
        <w:t xml:space="preserve">spawning in year </w:t>
      </w:r>
      <w:ins w:id="1" w:author="DFO-MPO" w:date="2018-11-21T10:30:00Z">
        <w:r w:rsidR="008E49EB">
          <w:rPr>
            <w:i/>
          </w:rPr>
          <w:t>y</w:t>
        </w:r>
      </w:ins>
      <w:del w:id="2" w:author="DFO-MPO" w:date="2018-11-21T10:30:00Z">
        <w:r w:rsidR="00930BB1" w:rsidDel="008E49EB">
          <w:rPr>
            <w:i/>
          </w:rPr>
          <w:delText>t</w:delText>
        </w:r>
      </w:del>
      <w:r w:rsidR="00930BB1">
        <w:t xml:space="preserve"> in CU </w:t>
      </w:r>
      <w:proofErr w:type="spellStart"/>
      <w:r w:rsidR="00B20A63">
        <w:rPr>
          <w:i/>
        </w:rPr>
        <w:t>i</w:t>
      </w:r>
      <w:proofErr w:type="spellEnd"/>
      <w:r w:rsidR="00930BB1">
        <w:t xml:space="preserve"> as a function of the total number of adult recruits </w:t>
      </w:r>
      <w:r w:rsidR="00930BB1">
        <w:rPr>
          <w:i/>
        </w:rPr>
        <w:t>R’</w:t>
      </w:r>
      <w:r w:rsidR="00930BB1">
        <w:t xml:space="preserve"> generated in previous years, multiplied by the </w:t>
      </w:r>
      <w:del w:id="3" w:author="DFO-MPO" w:date="2018-11-16T15:34:00Z">
        <w:r w:rsidR="00930BB1" w:rsidDel="00BF0926">
          <w:delText xml:space="preserve">mean </w:delText>
        </w:r>
      </w:del>
      <w:r w:rsidR="00930BB1">
        <w:t xml:space="preserve">proportion </w:t>
      </w:r>
      <w:r w:rsidR="00930BB1">
        <w:rPr>
          <w:i/>
        </w:rPr>
        <w:t xml:space="preserve">p </w:t>
      </w:r>
      <w:r w:rsidR="00930BB1">
        <w:t xml:space="preserve">of fish that return at a given age </w:t>
      </w:r>
      <w:r w:rsidR="00930BB1">
        <w:rPr>
          <w:i/>
        </w:rPr>
        <w:t>g</w:t>
      </w:r>
      <w:r w:rsidR="00930BB1">
        <w:t>:</w:t>
      </w:r>
    </w:p>
    <w:p w14:paraId="20FA6201" w14:textId="130E275F" w:rsidR="00930BB1" w:rsidRPr="00930BB1" w:rsidRDefault="00B20A63" w:rsidP="00CE2D19">
      <w:r>
        <w:t>Equation A2</w:t>
      </w:r>
      <w:r w:rsidR="00930BB1">
        <w:tab/>
      </w:r>
      <m:oMath>
        <m:sSub>
          <m:sSubPr>
            <m:ctrlPr>
              <w:rPr>
                <w:rFonts w:ascii="Cambria Math" w:hAnsi="Cambria Math"/>
                <w:i/>
              </w:rPr>
            </m:ctrlPr>
          </m:sSubPr>
          <m:e>
            <m:r>
              <w:rPr>
                <w:rFonts w:ascii="Cambria Math" w:hAnsi="Cambria Math"/>
              </w:rPr>
              <m:t>R</m:t>
            </m:r>
          </m:e>
          <m:sub>
            <m:r>
              <w:ins w:id="4" w:author="DFO-MPO" w:date="2018-11-21T09:54:00Z">
                <w:rPr>
                  <w:rFonts w:ascii="Cambria Math" w:hAnsi="Cambria Math"/>
                </w:rPr>
                <m:t>y</m:t>
              </w:ins>
            </m:r>
            <m:r>
              <w:del w:id="5" w:author="DFO-MPO" w:date="2018-11-21T09:54:00Z">
                <w:rPr>
                  <w:rFonts w:ascii="Cambria Math" w:hAnsi="Cambria Math"/>
                </w:rPr>
                <m:t>t</m:t>
              </w:del>
            </m:r>
            <m:r>
              <w:rPr>
                <w:rFonts w:ascii="Cambria Math" w:hAnsi="Cambria Math"/>
              </w:rPr>
              <m:t>, i</m:t>
            </m:r>
          </m:sub>
        </m:sSub>
        <m:r>
          <w:rPr>
            <w:rFonts w:ascii="Cambria Math" w:hAnsi="Cambria Math"/>
          </w:rPr>
          <m:t>=</m:t>
        </m:r>
        <m:sSub>
          <m:sSubPr>
            <m:ctrlPr>
              <w:rPr>
                <w:rFonts w:ascii="Cambria Math" w:hAnsi="Cambria Math"/>
                <w:i/>
              </w:rPr>
            </m:ctrlPr>
          </m:sSubPr>
          <m:e>
            <m:r>
              <w:rPr>
                <w:rFonts w:ascii="Cambria Math" w:hAnsi="Cambria Math"/>
              </w:rPr>
              <m:t>R'</m:t>
            </m:r>
          </m:e>
          <m:sub>
            <m:r>
              <w:ins w:id="6" w:author="DFO-MPO" w:date="2018-11-21T09:54:00Z">
                <w:rPr>
                  <w:rFonts w:ascii="Cambria Math" w:hAnsi="Cambria Math"/>
                </w:rPr>
                <m:t>y</m:t>
              </w:ins>
            </m:r>
            <m:r>
              <w:del w:id="7" w:author="DFO-MPO" w:date="2018-11-21T09:54:00Z">
                <w:rPr>
                  <w:rFonts w:ascii="Cambria Math" w:hAnsi="Cambria Math"/>
                </w:rPr>
                <m:t>t</m:t>
              </w:del>
            </m:r>
            <m:r>
              <w:rPr>
                <w:rFonts w:ascii="Cambria Math" w:hAnsi="Cambria Math"/>
              </w:rPr>
              <m:t>-2,i</m:t>
            </m:r>
          </m:sub>
        </m:sSub>
        <m:sSub>
          <m:sSubPr>
            <m:ctrlPr>
              <w:rPr>
                <w:rFonts w:ascii="Cambria Math" w:hAnsi="Cambria Math"/>
                <w:i/>
              </w:rPr>
            </m:ctrlPr>
          </m:sSubPr>
          <m:e>
            <m:r>
              <w:rPr>
                <w:rFonts w:ascii="Cambria Math" w:hAnsi="Cambria Math"/>
              </w:rPr>
              <m:t>p</m:t>
            </m:r>
          </m:e>
          <m:sub>
            <m:r>
              <w:rPr>
                <w:rFonts w:ascii="Cambria Math" w:hAnsi="Cambria Math"/>
              </w:rPr>
              <m:t xml:space="preserve">2, </m:t>
            </m:r>
            <m:r>
              <w:ins w:id="8" w:author="DFO-MPO" w:date="2018-11-21T09:54:00Z">
                <w:rPr>
                  <w:rFonts w:ascii="Cambria Math" w:hAnsi="Cambria Math"/>
                </w:rPr>
                <m:t>y</m:t>
              </w:ins>
            </m:r>
            <m:r>
              <w:del w:id="9" w:author="DFO-MPO" w:date="2018-11-21T09:54:00Z">
                <w:rPr>
                  <w:rFonts w:ascii="Cambria Math" w:hAnsi="Cambria Math"/>
                </w:rPr>
                <m:t>t</m:t>
              </w:del>
            </m:r>
            <m:r>
              <w:rPr>
                <w:rFonts w:ascii="Cambria Math" w:hAnsi="Cambria Math"/>
              </w:rPr>
              <m:t>-2, i</m:t>
            </m:r>
          </m:sub>
        </m:sSub>
        <m:r>
          <w:rPr>
            <w:rFonts w:ascii="Cambria Math" w:hAnsi="Cambria Math"/>
          </w:rPr>
          <m:t>+</m:t>
        </m:r>
        <m:sSub>
          <m:sSubPr>
            <m:ctrlPr>
              <w:rPr>
                <w:rFonts w:ascii="Cambria Math" w:hAnsi="Cambria Math"/>
                <w:i/>
              </w:rPr>
            </m:ctrlPr>
          </m:sSubPr>
          <m:e>
            <m:r>
              <w:rPr>
                <w:rFonts w:ascii="Cambria Math" w:hAnsi="Cambria Math"/>
              </w:rPr>
              <m:t>R'</m:t>
            </m:r>
          </m:e>
          <m:sub>
            <m:r>
              <w:ins w:id="10" w:author="DFO-MPO" w:date="2018-11-21T09:54:00Z">
                <w:rPr>
                  <w:rFonts w:ascii="Cambria Math" w:hAnsi="Cambria Math"/>
                </w:rPr>
                <m:t>y</m:t>
              </w:ins>
            </m:r>
            <m:r>
              <w:del w:id="11" w:author="DFO-MPO" w:date="2018-11-21T09:54:00Z">
                <w:rPr>
                  <w:rFonts w:ascii="Cambria Math" w:hAnsi="Cambria Math"/>
                </w:rPr>
                <m:t>t</m:t>
              </w:del>
            </m:r>
            <m:r>
              <w:rPr>
                <w:rFonts w:ascii="Cambria Math" w:hAnsi="Cambria Math"/>
              </w:rPr>
              <m:t>-3,i</m:t>
            </m:r>
          </m:sub>
        </m:sSub>
        <m:sSub>
          <m:sSubPr>
            <m:ctrlPr>
              <w:rPr>
                <w:rFonts w:ascii="Cambria Math" w:hAnsi="Cambria Math"/>
                <w:i/>
              </w:rPr>
            </m:ctrlPr>
          </m:sSubPr>
          <m:e>
            <m:r>
              <w:rPr>
                <w:rFonts w:ascii="Cambria Math" w:hAnsi="Cambria Math"/>
              </w:rPr>
              <m:t>p</m:t>
            </m:r>
          </m:e>
          <m:sub>
            <m:r>
              <w:rPr>
                <w:rFonts w:ascii="Cambria Math" w:hAnsi="Cambria Math"/>
              </w:rPr>
              <m:t>3,</m:t>
            </m:r>
            <m:r>
              <w:ins w:id="12" w:author="DFO-MPO" w:date="2018-11-21T09:54:00Z">
                <w:rPr>
                  <w:rFonts w:ascii="Cambria Math" w:hAnsi="Cambria Math"/>
                </w:rPr>
                <m:t>y</m:t>
              </w:ins>
            </m:r>
            <m:r>
              <w:del w:id="13" w:author="DFO-MPO" w:date="2018-11-21T09:54:00Z">
                <w:rPr>
                  <w:rFonts w:ascii="Cambria Math" w:hAnsi="Cambria Math"/>
                </w:rPr>
                <m:t xml:space="preserve"> t</m:t>
              </w:del>
            </m:r>
            <m:r>
              <w:rPr>
                <w:rFonts w:ascii="Cambria Math" w:hAnsi="Cambria Math"/>
              </w:rPr>
              <m:t>-3, i</m:t>
            </m:r>
          </m:sub>
        </m:sSub>
        <m:r>
          <w:rPr>
            <w:rFonts w:ascii="Cambria Math" w:hAnsi="Cambria Math"/>
          </w:rPr>
          <m:t>+</m:t>
        </m:r>
        <m:sSub>
          <m:sSubPr>
            <m:ctrlPr>
              <w:rPr>
                <w:rFonts w:ascii="Cambria Math" w:hAnsi="Cambria Math"/>
                <w:i/>
              </w:rPr>
            </m:ctrlPr>
          </m:sSubPr>
          <m:e>
            <m:r>
              <w:rPr>
                <w:rFonts w:ascii="Cambria Math" w:hAnsi="Cambria Math"/>
              </w:rPr>
              <m:t>R'</m:t>
            </m:r>
          </m:e>
          <m:sub>
            <m:r>
              <w:ins w:id="14" w:author="DFO-MPO" w:date="2018-11-21T10:30:00Z">
                <w:rPr>
                  <w:rFonts w:ascii="Cambria Math" w:hAnsi="Cambria Math"/>
                </w:rPr>
                <m:t>y</m:t>
              </w:ins>
            </m:r>
            <m:r>
              <w:del w:id="15" w:author="DFO-MPO" w:date="2018-11-21T10:30:00Z">
                <w:rPr>
                  <w:rFonts w:ascii="Cambria Math" w:hAnsi="Cambria Math"/>
                </w:rPr>
                <m:t>t</m:t>
              </w:del>
            </m:r>
            <m:r>
              <w:rPr>
                <w:rFonts w:ascii="Cambria Math" w:hAnsi="Cambria Math"/>
              </w:rPr>
              <m:t>-4,i</m:t>
            </m:r>
          </m:sub>
        </m:sSub>
        <m:sSub>
          <m:sSubPr>
            <m:ctrlPr>
              <w:rPr>
                <w:rFonts w:ascii="Cambria Math" w:hAnsi="Cambria Math"/>
                <w:i/>
              </w:rPr>
            </m:ctrlPr>
          </m:sSubPr>
          <m:e>
            <m:r>
              <w:rPr>
                <w:rFonts w:ascii="Cambria Math" w:hAnsi="Cambria Math"/>
              </w:rPr>
              <m:t>p</m:t>
            </m:r>
          </m:e>
          <m:sub>
            <m:r>
              <w:rPr>
                <w:rFonts w:ascii="Cambria Math" w:hAnsi="Cambria Math"/>
              </w:rPr>
              <m:t xml:space="preserve">4, </m:t>
            </m:r>
            <m:r>
              <w:ins w:id="16" w:author="DFO-MPO" w:date="2018-11-21T10:30:00Z">
                <w:rPr>
                  <w:rFonts w:ascii="Cambria Math" w:hAnsi="Cambria Math"/>
                </w:rPr>
                <m:t>y</m:t>
              </w:ins>
            </m:r>
            <m:r>
              <w:del w:id="17" w:author="DFO-MPO" w:date="2018-11-21T10:30:00Z">
                <w:rPr>
                  <w:rFonts w:ascii="Cambria Math" w:hAnsi="Cambria Math"/>
                </w:rPr>
                <m:t>t</m:t>
              </w:del>
            </m:r>
            <m:r>
              <w:rPr>
                <w:rFonts w:ascii="Cambria Math" w:hAnsi="Cambria Math"/>
              </w:rPr>
              <m:t>-4, i</m:t>
            </m:r>
          </m:sub>
        </m:sSub>
        <m:r>
          <w:rPr>
            <w:rFonts w:ascii="Cambria Math" w:hAnsi="Cambria Math"/>
          </w:rPr>
          <m:t>+</m:t>
        </m:r>
        <m:sSub>
          <m:sSubPr>
            <m:ctrlPr>
              <w:rPr>
                <w:rFonts w:ascii="Cambria Math" w:hAnsi="Cambria Math"/>
                <w:i/>
              </w:rPr>
            </m:ctrlPr>
          </m:sSubPr>
          <m:e>
            <m:r>
              <w:rPr>
                <w:rFonts w:ascii="Cambria Math" w:hAnsi="Cambria Math"/>
              </w:rPr>
              <m:t>R'</m:t>
            </m:r>
          </m:e>
          <m:sub>
            <m:r>
              <w:ins w:id="18" w:author="DFO-MPO" w:date="2018-11-21T10:30:00Z">
                <w:rPr>
                  <w:rFonts w:ascii="Cambria Math" w:hAnsi="Cambria Math"/>
                </w:rPr>
                <m:t>y</m:t>
              </w:ins>
            </m:r>
            <m:r>
              <w:del w:id="19" w:author="DFO-MPO" w:date="2018-11-21T10:30:00Z">
                <w:rPr>
                  <w:rFonts w:ascii="Cambria Math" w:hAnsi="Cambria Math"/>
                </w:rPr>
                <m:t>t</m:t>
              </w:del>
            </m:r>
            <m:r>
              <w:rPr>
                <w:rFonts w:ascii="Cambria Math" w:hAnsi="Cambria Math"/>
              </w:rPr>
              <m:t>-5,i</m:t>
            </m:r>
          </m:sub>
        </m:sSub>
        <m:sSub>
          <m:sSubPr>
            <m:ctrlPr>
              <w:rPr>
                <w:rFonts w:ascii="Cambria Math" w:hAnsi="Cambria Math"/>
                <w:i/>
              </w:rPr>
            </m:ctrlPr>
          </m:sSubPr>
          <m:e>
            <m:r>
              <w:rPr>
                <w:rFonts w:ascii="Cambria Math" w:hAnsi="Cambria Math"/>
              </w:rPr>
              <m:t>p</m:t>
            </m:r>
          </m:e>
          <m:sub>
            <m:r>
              <w:rPr>
                <w:rFonts w:ascii="Cambria Math" w:hAnsi="Cambria Math"/>
              </w:rPr>
              <m:t xml:space="preserve">5, </m:t>
            </m:r>
            <m:r>
              <w:ins w:id="20" w:author="DFO-MPO" w:date="2018-11-21T10:30:00Z">
                <w:rPr>
                  <w:rFonts w:ascii="Cambria Math" w:hAnsi="Cambria Math"/>
                </w:rPr>
                <m:t>y</m:t>
              </w:ins>
            </m:r>
            <m:r>
              <w:del w:id="21" w:author="DFO-MPO" w:date="2018-11-21T10:30:00Z">
                <w:rPr>
                  <w:rFonts w:ascii="Cambria Math" w:hAnsi="Cambria Math"/>
                </w:rPr>
                <m:t>t</m:t>
              </w:del>
            </m:r>
            <m:r>
              <w:rPr>
                <w:rFonts w:ascii="Cambria Math" w:hAnsi="Cambria Math"/>
              </w:rPr>
              <m:t>-5, i</m:t>
            </m:r>
          </m:sub>
        </m:sSub>
      </m:oMath>
    </w:p>
    <w:p w14:paraId="408E7AF5" w14:textId="77777777" w:rsidR="00930BB1" w:rsidRDefault="00930BB1" w:rsidP="00CE2D19">
      <w:r>
        <w:t xml:space="preserve">We incorporated multivariate logistic variation </w:t>
      </w:r>
      <w:r w:rsidR="00E54C5B">
        <w:t>in</w:t>
      </w:r>
      <w:r>
        <w:t xml:space="preserve"> the proportion of mature fish returning at each age as:</w:t>
      </w:r>
    </w:p>
    <w:p w14:paraId="350FE47E" w14:textId="77777777" w:rsidR="00930BB1" w:rsidRDefault="003C049D" w:rsidP="00CE2D19">
      <w:r>
        <w:lastRenderedPageBreak/>
        <w:t>Equation A3</w:t>
      </w:r>
      <w:r w:rsidR="00930BB1">
        <w:tab/>
      </w:r>
      <w:r w:rsidR="005406C5">
        <w:tab/>
      </w:r>
      <w:r w:rsidR="005406C5">
        <w:tab/>
      </w:r>
      <w:r w:rsidR="005406C5">
        <w:tab/>
      </w:r>
      <m:oMath>
        <m:sSub>
          <m:sSubPr>
            <m:ctrlPr>
              <w:rPr>
                <w:rFonts w:ascii="Cambria Math" w:hAnsi="Cambria Math"/>
                <w:i/>
              </w:rPr>
            </m:ctrlPr>
          </m:sSubPr>
          <m:e>
            <m:r>
              <w:rPr>
                <w:rFonts w:ascii="Cambria Math" w:hAnsi="Cambria Math"/>
              </w:rPr>
              <m:t>p</m:t>
            </m:r>
          </m:e>
          <m:sub>
            <m:r>
              <w:rPr>
                <w:rFonts w:ascii="Cambria Math" w:hAnsi="Cambria Math"/>
              </w:rPr>
              <m:t>g,y,i</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num>
          <m:den>
            <m:nary>
              <m:naryPr>
                <m:chr m:val="∑"/>
                <m:limLoc m:val="subSup"/>
                <m:ctrlPr>
                  <w:rPr>
                    <w:rFonts w:ascii="Cambria Math" w:hAnsi="Cambria Math"/>
                    <w:i/>
                  </w:rPr>
                </m:ctrlPr>
              </m:naryPr>
              <m:sub>
                <m:r>
                  <w:rPr>
                    <w:rFonts w:ascii="Cambria Math" w:hAnsi="Cambria Math"/>
                  </w:rPr>
                  <m:t>2</m:t>
                </m:r>
              </m:sub>
              <m:sup>
                <m:r>
                  <w:rPr>
                    <w:rFonts w:ascii="Cambria Math" w:hAnsi="Cambria Math"/>
                  </w:rPr>
                  <m:t>5</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e>
            </m:nary>
          </m:den>
        </m:f>
      </m:oMath>
    </w:p>
    <w:p w14:paraId="30AD9F02" w14:textId="2EEADE23" w:rsidR="000B7F48" w:rsidRPr="00930BB1" w:rsidRDefault="000B7F48" w:rsidP="00CE2D19">
      <w:r>
        <w:tab/>
      </w:r>
      <w:r>
        <w:tab/>
      </w:r>
      <w:r>
        <w:tab/>
      </w:r>
      <w:r>
        <w:tab/>
      </w:r>
      <w:r>
        <w:tab/>
      </w:r>
      <m:oMath>
        <m:sSub>
          <m:sSubPr>
            <m:ctrlPr>
              <w:rPr>
                <w:rFonts w:ascii="Cambria Math" w:hAnsi="Cambria Math"/>
                <w:i/>
              </w:rPr>
            </m:ctrlPr>
          </m:sSubPr>
          <m:e>
            <m:r>
              <w:rPr>
                <w:rFonts w:ascii="Cambria Math" w:hAnsi="Cambria Math"/>
              </w:rPr>
              <m:t>ε</m:t>
            </m:r>
          </m:e>
          <m:sub>
            <m:r>
              <w:rPr>
                <w:rFonts w:ascii="Cambria Math" w:hAnsi="Cambria Math"/>
              </w:rPr>
              <m:t>g,y,i</m:t>
            </m:r>
          </m:sub>
        </m:sSub>
        <m:r>
          <w:rPr>
            <w:rFonts w:ascii="Cambria Math" w:hAnsi="Cambria Math"/>
          </w:rPr>
          <m:t xml:space="preserve"> ~ </m:t>
        </m:r>
        <m:r>
          <m:rPr>
            <m:sty m:val="p"/>
          </m:rPr>
          <w:rPr>
            <w:rFonts w:ascii="Cambria Math" w:hAnsi="Cambria Math"/>
          </w:rPr>
          <m:t>normal(</m:t>
        </m:r>
        <m:r>
          <m:rPr>
            <m:sty m:val="p"/>
          </m:rPr>
          <w:rPr>
            <w:rFonts w:ascii="Cambria Math" w:hAnsi="Cambria Math"/>
            <w:sz w:val="22"/>
            <w:szCs w:val="22"/>
            <w:lang w:eastAsia="en-US"/>
          </w:rPr>
          <m:t>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age</m:t>
            </m:r>
          </m:sub>
        </m:sSub>
        <m:r>
          <w:rPr>
            <w:rFonts w:ascii="Cambria Math" w:hAnsi="Cambria Math"/>
          </w:rPr>
          <m:t>)</m:t>
        </m:r>
      </m:oMath>
    </w:p>
    <w:p w14:paraId="3DBD874C" w14:textId="5DAEC124" w:rsidR="00CE2D19" w:rsidRPr="005406C5" w:rsidRDefault="005406C5">
      <w:r>
        <w:t xml:space="preserve">where </w:t>
      </w:r>
      <w:r>
        <w:rPr>
          <w:i/>
        </w:rPr>
        <w:t>y</w:t>
      </w:r>
      <w:r>
        <w:t xml:space="preserve"> is the brood year (equal to </w:t>
      </w:r>
      <w:ins w:id="22" w:author="DFO-MPO" w:date="2018-11-21T10:30:00Z">
        <w:r w:rsidR="008E49EB">
          <w:rPr>
            <w:i/>
          </w:rPr>
          <w:t>y</w:t>
        </w:r>
      </w:ins>
      <w:del w:id="23" w:author="DFO-MPO" w:date="2018-11-21T10:30:00Z">
        <w:r w:rsidDel="008E49EB">
          <w:rPr>
            <w:i/>
          </w:rPr>
          <w:delText>t</w:delText>
        </w:r>
      </w:del>
      <w:r>
        <w:t xml:space="preserve">-2, </w:t>
      </w:r>
      <w:ins w:id="24" w:author="DFO-MPO" w:date="2018-11-21T10:30:00Z">
        <w:r w:rsidR="008E49EB">
          <w:rPr>
            <w:i/>
          </w:rPr>
          <w:t>y</w:t>
        </w:r>
      </w:ins>
      <w:del w:id="25" w:author="DFO-MPO" w:date="2018-11-21T10:30:00Z">
        <w:r w:rsidDel="008E49EB">
          <w:rPr>
            <w:i/>
          </w:rPr>
          <w:delText>t</w:delText>
        </w:r>
      </w:del>
      <w:r>
        <w:t xml:space="preserve">-3, </w:t>
      </w:r>
      <w:ins w:id="26" w:author="DFO-MPO" w:date="2018-11-21T10:30:00Z">
        <w:r w:rsidR="008E49EB">
          <w:rPr>
            <w:i/>
          </w:rPr>
          <w:t>y</w:t>
        </w:r>
      </w:ins>
      <w:del w:id="27" w:author="DFO-MPO" w:date="2018-11-21T10:30:00Z">
        <w:r w:rsidDel="008E49EB">
          <w:rPr>
            <w:i/>
          </w:rPr>
          <w:delText>t</w:delText>
        </w:r>
      </w:del>
      <w:r>
        <w:t xml:space="preserve">-4 or </w:t>
      </w:r>
      <w:ins w:id="28" w:author="DFO-MPO" w:date="2018-11-21T10:30:00Z">
        <w:r w:rsidR="008E49EB">
          <w:rPr>
            <w:i/>
          </w:rPr>
          <w:t>y</w:t>
        </w:r>
      </w:ins>
      <w:del w:id="29" w:author="DFO-MPO" w:date="2018-11-21T10:30:00Z">
        <w:r w:rsidDel="008E49EB">
          <w:rPr>
            <w:i/>
          </w:rPr>
          <w:delText>t</w:delText>
        </w:r>
      </w:del>
      <w:r>
        <w:t xml:space="preserve">-5 in Eqn. A3), the summation in the denominator is over ages 2 to 5,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oMath>
      <w:r>
        <w:t xml:space="preserve"> is the CU-specific mean proportion of adult fish that return at a given age, </w:t>
      </w:r>
      <m:oMath>
        <m:r>
          <w:rPr>
            <w:rFonts w:ascii="Cambria Math" w:hAnsi="Cambria Math"/>
          </w:rPr>
          <m:t>ω</m:t>
        </m:r>
      </m:oMath>
      <w:r>
        <w:t xml:space="preserve"> is a parameter controlling interannual variability in the proportion returning at each age, and </w:t>
      </w:r>
      <m:oMath>
        <m:r>
          <w:rPr>
            <w:rFonts w:ascii="Cambria Math" w:hAnsi="Cambria Math"/>
          </w:rPr>
          <m:t>ε</m:t>
        </m:r>
      </m:oMath>
      <w:r>
        <w:t xml:space="preserve"> are standard normal deviates (Holt and Bradford 2011 REF</w:t>
      </w:r>
      <w:r w:rsidR="000B7F48">
        <w:t>; Table A1</w:t>
      </w:r>
      <w:r>
        <w:t>).</w:t>
      </w:r>
      <w:r w:rsidR="00C6249E">
        <w:t xml:space="preserve"> We </w:t>
      </w:r>
      <w:del w:id="30" w:author="DFO-MPO" w:date="2018-11-16T15:34:00Z">
        <w:r w:rsidR="00C6249E" w:rsidDel="00BF0926">
          <w:delText xml:space="preserve">identified </w:delText>
        </w:r>
      </w:del>
      <w:ins w:id="31" w:author="DFO-MPO" w:date="2018-11-16T15:34:00Z">
        <w:r w:rsidR="00BF0926">
          <w:t xml:space="preserve">estimated </w:t>
        </w:r>
      </w:ins>
      <w:r w:rsidR="00C6249E">
        <w:t xml:space="preserve">CU-specific </w:t>
      </w:r>
      <m:oMath>
        <m:r>
          <w:rPr>
            <w:rFonts w:ascii="Cambria Math" w:hAnsi="Cambria Math"/>
          </w:rPr>
          <m:t>ω</m:t>
        </m:r>
      </m:oMath>
      <w:r w:rsidR="00C6249E">
        <w:t xml:space="preserve"> parameters using</w:t>
      </w:r>
      <w:r w:rsidR="006C3822">
        <w:t xml:space="preserve"> </w:t>
      </w:r>
      <w:ins w:id="32" w:author="DFO-MPO" w:date="2018-11-16T15:34:00Z">
        <w:r w:rsidR="00BF0926">
          <w:t xml:space="preserve">a simple grid search with </w:t>
        </w:r>
      </w:ins>
      <w:r w:rsidR="006C3822">
        <w:t>time series of age-specific returns</w:t>
      </w:r>
      <w:del w:id="33" w:author="DFO-MPO" w:date="2018-11-16T15:34:00Z">
        <w:r w:rsidR="006C3822" w:rsidDel="00BF0926">
          <w:delText xml:space="preserve"> </w:delText>
        </w:r>
      </w:del>
      <w:ins w:id="34" w:author="DFO-MPO" w:date="2018-11-16T15:34:00Z">
        <w:r w:rsidR="00BF0926">
          <w:t xml:space="preserve"> (see Table 1 in main text for time series start and end dates)</w:t>
        </w:r>
      </w:ins>
      <w:del w:id="35" w:author="DFO-MPO" w:date="2018-11-16T15:34:00Z">
        <w:r w:rsidR="006C3822" w:rsidDel="00BF0926">
          <w:delText>and a grid search</w:delText>
        </w:r>
      </w:del>
      <w:r w:rsidR="006C3822">
        <w:t>.</w:t>
      </w:r>
    </w:p>
    <w:p w14:paraId="2AFC3A10" w14:textId="77777777" w:rsidR="00C6249E" w:rsidRDefault="00C6249E">
      <w:pPr>
        <w:rPr>
          <w:i/>
        </w:rPr>
      </w:pPr>
    </w:p>
    <w:p w14:paraId="294C4E48" w14:textId="77777777" w:rsidR="00B20A63" w:rsidRDefault="00B20A63" w:rsidP="00B20A63">
      <w:pPr>
        <w:jc w:val="center"/>
        <w:rPr>
          <w:i/>
        </w:rPr>
      </w:pPr>
      <w:r>
        <w:rPr>
          <w:i/>
        </w:rPr>
        <w:t>Management Sub-model</w:t>
      </w:r>
    </w:p>
    <w:p w14:paraId="6F63EB28" w14:textId="77777777" w:rsidR="00312D7E" w:rsidRPr="00AD0BAE" w:rsidRDefault="00FB633A">
      <w:pPr>
        <w:rPr>
          <w:i/>
        </w:rPr>
      </w:pPr>
      <w:r>
        <w:rPr>
          <w:i/>
        </w:rPr>
        <w:t>Harvest control rule</w:t>
      </w:r>
    </w:p>
    <w:p w14:paraId="16C1E8CE" w14:textId="16DE8626" w:rsidR="00D95847" w:rsidRDefault="00D95847" w:rsidP="00D95847">
      <w:pPr>
        <w:ind w:firstLine="720"/>
        <w:rPr>
          <w:ins w:id="36" w:author="DFO-MPO" w:date="2018-11-21T20:03:00Z"/>
        </w:rPr>
      </w:pPr>
      <w:ins w:id="37" w:author="DFO-MPO" w:date="2018-11-21T20:06:00Z">
        <w:r>
          <w:t xml:space="preserve">The harvest control rule used to manage Fraser River sockeye salmon fisheries depends </w:t>
        </w:r>
        <w:proofErr w:type="gramStart"/>
        <w:r>
          <w:t>on</w:t>
        </w:r>
      </w:ins>
      <w:ins w:id="38" w:author="DFO-MPO" w:date="2018-11-21T20:02:00Z">
        <w:r>
          <w:t xml:space="preserve"> </w:t>
        </w:r>
      </w:ins>
      <w:ins w:id="39" w:author="DFO-MPO" w:date="2018-11-21T20:07:00Z">
        <w:r>
          <w:t xml:space="preserve"> </w:t>
        </w:r>
      </w:ins>
      <w:ins w:id="40" w:author="DFO-MPO" w:date="2018-11-21T20:06:00Z">
        <w:r>
          <w:t>i</w:t>
        </w:r>
      </w:ins>
      <w:ins w:id="41" w:author="DFO-MPO" w:date="2018-11-21T20:03:00Z">
        <w:r>
          <w:t>n</w:t>
        </w:r>
        <w:proofErr w:type="gramEnd"/>
        <w:r>
          <w:t>-season estimates</w:t>
        </w:r>
      </w:ins>
      <w:ins w:id="42" w:author="DFO-MPO" w:date="2018-11-21T20:07:00Z">
        <w:r>
          <w:t xml:space="preserve"> of return abundance derived from</w:t>
        </w:r>
      </w:ins>
      <w:ins w:id="43" w:author="DFO-MPO" w:date="2018-11-21T20:03:00Z">
        <w:r>
          <w:t xml:space="preserve"> test fisheries</w:t>
        </w:r>
      </w:ins>
      <w:ins w:id="44" w:author="DFO-MPO" w:date="2018-11-21T20:07:00Z">
        <w:r>
          <w:t xml:space="preserve"> that occur</w:t>
        </w:r>
      </w:ins>
      <w:ins w:id="45" w:author="DFO-MPO" w:date="2018-11-21T20:03:00Z">
        <w:r>
          <w:t xml:space="preserve"> as adult salmon migrate into nearshore areas (i.e. Johnston and Juan de Fuca straits). </w:t>
        </w:r>
      </w:ins>
      <w:ins w:id="46" w:author="DFO-MPO" w:date="2018-11-21T20:08:00Z">
        <w:r>
          <w:t xml:space="preserve">There are four management (MUs) for Fraser River Sockeye Salmon (Early Stuart, Early Summer, </w:t>
        </w:r>
        <w:proofErr w:type="gramStart"/>
        <w:r>
          <w:t>Summer</w:t>
        </w:r>
        <w:proofErr w:type="gramEnd"/>
        <w:r>
          <w:t>, and Late Summer) that generally differ in timing of migration and, therefore, their exposure to marine fisheries that largely occur nearshore. As a result, abundance is estimated at the management unit (MU) level (aggregates of CUs) so that MU-specific TACs</w:t>
        </w:r>
      </w:ins>
      <w:ins w:id="47" w:author="DFO-MPO" w:date="2018-11-21T20:09:00Z">
        <w:r>
          <w:t xml:space="preserve"> can be calculated</w:t>
        </w:r>
      </w:ins>
      <w:ins w:id="48" w:author="DFO-MPO" w:date="2018-11-21T20:08:00Z">
        <w:r>
          <w:t xml:space="preserve"> </w:t>
        </w:r>
        <w:r>
          <w:fldChar w:fldCharType="begin"/>
        </w:r>
        <w:r>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fldChar w:fldCharType="separate"/>
        </w:r>
        <w:r>
          <w:rPr>
            <w:noProof/>
          </w:rPr>
          <w:t>(Grant &amp; Pestal 2012)</w:t>
        </w:r>
        <w:r>
          <w:fldChar w:fldCharType="end"/>
        </w:r>
        <w:r>
          <w:t xml:space="preserve">. </w:t>
        </w:r>
      </w:ins>
      <w:ins w:id="49" w:author="DFO-MPO" w:date="2018-11-21T20:03:00Z">
        <w:r>
          <w:t>MU-specific abundance is estimated using genetic stock identification techniques conducted on a subsample of test fishery catches (</w:t>
        </w:r>
        <w:proofErr w:type="spellStart"/>
        <w:r>
          <w:t>Beacham</w:t>
        </w:r>
        <w:proofErr w:type="spellEnd"/>
        <w:r>
          <w:t xml:space="preserve"> et al. 2005). We simulated the in-season estimation process as</w:t>
        </w:r>
      </w:ins>
    </w:p>
    <w:p w14:paraId="280CD2BF" w14:textId="77777777" w:rsidR="00D95847" w:rsidRDefault="00D95847" w:rsidP="00D95847">
      <w:pPr>
        <w:rPr>
          <w:ins w:id="50" w:author="DFO-MPO" w:date="2018-11-21T20:03:00Z"/>
        </w:rPr>
      </w:pPr>
      <w:ins w:id="51" w:author="DFO-MPO" w:date="2018-11-21T20:03:00Z">
        <w:r>
          <w:t xml:space="preserve">Equation A4 </w:t>
        </w:r>
        <w:r>
          <w:tab/>
        </w:r>
        <w:r>
          <w:tab/>
        </w:r>
        <m:oMath>
          <m:acc>
            <m:accPr>
              <m:ctrlPr>
                <w:rPr>
                  <w:rFonts w:ascii="Cambria Math" w:hAnsi="Cambria Math"/>
                  <w:i/>
                  <w:sz w:val="22"/>
                  <w:szCs w:val="22"/>
                  <w:lang w:eastAsia="en-US"/>
                </w:rPr>
              </m:ctrlPr>
            </m:accPr>
            <m:e>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e>
          </m:acc>
          <m:r>
            <w:rPr>
              <w:rFonts w:ascii="Cambria Math" w:hAnsi="Cambria Math"/>
            </w:rPr>
            <m:t>=</m:t>
          </m:r>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r>
            <w:rPr>
              <w:rFonts w:ascii="Cambria Math" w:hAnsi="Cambria Math"/>
            </w:rPr>
            <m:t>+</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y</m:t>
              </m:r>
            </m:sub>
          </m:sSub>
          <m:r>
            <w:rPr>
              <w:rFonts w:ascii="Cambria Math" w:hAnsi="Cambria Math"/>
            </w:rPr>
            <m:t xml:space="preserve">,  </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m:t>
              </m:r>
            </m:sub>
          </m:sSub>
          <m:r>
            <w:rPr>
              <w:rFonts w:ascii="Cambria Math" w:hAnsi="Cambria Math"/>
            </w:rPr>
            <m:t xml:space="preserve"> ~ </m:t>
          </m:r>
          <m:r>
            <m:rPr>
              <m:sty m:val="p"/>
            </m:rPr>
            <w:rPr>
              <w:rFonts w:ascii="Cambria Math" w:hAnsi="Cambria Math"/>
            </w:rPr>
            <m:t>normal(</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r>
            <w:rPr>
              <w:rFonts w:ascii="Cambria Math" w:hAnsi="Cambria Math"/>
            </w:rPr>
            <m:t>)</m:t>
          </m:r>
        </m:oMath>
      </w:ins>
    </w:p>
    <w:p w14:paraId="039C6B85" w14:textId="77777777" w:rsidR="00D95847" w:rsidRDefault="00D95847">
      <w:pPr>
        <w:rPr>
          <w:ins w:id="52" w:author="DFO-MPO" w:date="2018-11-21T20:04:00Z"/>
        </w:rPr>
        <w:pPrChange w:id="53" w:author="DFO-MPO" w:date="2018-11-21T20:04:00Z">
          <w:pPr>
            <w:ind w:firstLine="720"/>
          </w:pPr>
        </w:pPrChange>
      </w:pPr>
      <w:proofErr w:type="gramStart"/>
      <w:ins w:id="54" w:author="DFO-MPO" w:date="2018-11-21T20:03:00Z">
        <w:r>
          <w:t>where</w:t>
        </w:r>
        <w:proofErr w:type="gramEnd"/>
        <w:r>
          <w:t xml:space="preserve"> the in-season estimated abundance of returns </w:t>
        </w:r>
        <w:r>
          <w:rPr>
            <w:rStyle w:val="CommentReference"/>
          </w:rPr>
          <w:commentReference w:id="55"/>
        </w:r>
        <w:r w:rsidRPr="00930561">
          <w:rPr>
            <w:rFonts w:cs="Times New Roman"/>
            <w:i/>
          </w:rPr>
          <w:t>Ȓ</w:t>
        </w:r>
        <w:r>
          <w:t xml:space="preserve"> in MU </w:t>
        </w:r>
        <w:r>
          <w:rPr>
            <w:i/>
          </w:rPr>
          <w:t>m</w:t>
        </w:r>
        <w:r>
          <w:t xml:space="preserve"> and </w:t>
        </w:r>
        <w:r>
          <w:rPr>
            <w:i/>
          </w:rPr>
          <w:t>y</w:t>
        </w:r>
        <w:r>
          <w:t xml:space="preserve"> is assumed to be a function of true recruit abundance </w:t>
        </w:r>
        <w:r>
          <w:rPr>
            <w:i/>
          </w:rPr>
          <w:t>R</w:t>
        </w:r>
        <w:r>
          <w:t xml:space="preserve"> plus normally distributed observation error with mean </w:t>
        </w:r>
        <m:oMath>
          <m:r>
            <m:rPr>
              <m:sty m:val="p"/>
            </m:rPr>
            <w:rPr>
              <w:rFonts w:ascii="Cambria Math" w:hAnsi="Cambria Math"/>
            </w:rPr>
            <m:t>τ</m:t>
          </m:r>
        </m:oMath>
        <w:r>
          <w:t xml:space="preserve"> and variance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oMath>
        <w:r>
          <w:t>.</w:t>
        </w:r>
      </w:ins>
    </w:p>
    <w:p w14:paraId="2501C728" w14:textId="3A631A2C" w:rsidR="00D95847" w:rsidRDefault="00D95847" w:rsidP="00D95847">
      <w:pPr>
        <w:ind w:firstLine="720"/>
        <w:rPr>
          <w:ins w:id="56" w:author="DFO-MPO" w:date="2018-11-21T20:03:00Z"/>
        </w:rPr>
      </w:pPr>
      <w:ins w:id="57" w:author="DFO-MPO" w:date="2018-11-21T20:04:00Z">
        <w:r>
          <w:t xml:space="preserve">We parameterized observation error </w:t>
        </w:r>
        <m:oMath>
          <m:r>
            <m:rPr>
              <m:sty m:val="p"/>
            </m:rPr>
            <w:rPr>
              <w:rFonts w:ascii="Cambria Math" w:hAnsi="Cambria Math"/>
            </w:rPr>
            <m:t>(</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r>
            <w:rPr>
              <w:rFonts w:ascii="Cambria Math" w:hAnsi="Cambria Math"/>
            </w:rPr>
            <m:t>)</m:t>
          </m:r>
        </m:oMath>
        <w:r>
          <w:t xml:space="preserve"> using deviations between in-season and post-season estimates of returning salmon abundance from </w:t>
        </w:r>
        <w:r w:rsidRPr="000909F1">
          <w:t>2005-2011</w:t>
        </w:r>
        <w:r>
          <w:t xml:space="preserve"> (Pacific Salmon Commission, unpublished </w:t>
        </w:r>
        <w:commentRangeStart w:id="58"/>
        <w:r>
          <w:t>data</w:t>
        </w:r>
        <w:commentRangeEnd w:id="58"/>
        <w:r>
          <w:rPr>
            <w:rStyle w:val="CommentReference"/>
          </w:rPr>
          <w:commentReference w:id="58"/>
        </w:r>
        <w:r>
          <w:t xml:space="preserve">). Multiple in-season TACs are produced for each MU and each year because abundance estimates are re-calibrated throughout the migration period. The actual in-season TAC that is primarily used to inform management targets varies </w:t>
        </w:r>
        <w:proofErr w:type="spellStart"/>
        <w:r>
          <w:t>interannually</w:t>
        </w:r>
        <w:proofErr w:type="spellEnd"/>
        <w:r>
          <w:t xml:space="preserve"> and is not clearly documented. We therefore selected an intermediate value that would represent management targets selected after fishing had begun, but before the bulk of fishing occurred. Specifically, we compared the final in-season run size estimate generated </w:t>
        </w:r>
        <w:r w:rsidRPr="00903EC4">
          <w:t>after</w:t>
        </w:r>
        <w:r>
          <w:t xml:space="preserve"> the estimate </w:t>
        </w:r>
        <w:commentRangeStart w:id="59"/>
        <w:r>
          <w:t>of migration timing was fixed (i.e. once the 50% migration date had been finalized) to post-season estimates of abundance, which incorporate data collected in freshwater migration corridors and on the spawning grounds</w:t>
        </w:r>
        <w:commentRangeEnd w:id="59"/>
        <w:r>
          <w:rPr>
            <w:rStyle w:val="CommentReference"/>
          </w:rPr>
          <w:commentReference w:id="59"/>
        </w:r>
        <w:r>
          <w:t>. Since this time series was relatively short and most MUs exhibited similar deviations, we used a mean value for (</w:t>
        </w:r>
        <m:oMath>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oMath>
        <w:r>
          <w:t xml:space="preserve"> = 1.2) representing an overestimate of return </w:t>
        </w:r>
        <w:r>
          <w:lastRenderedPageBreak/>
          <w:t>abundances in-season for all MUs except Early Summers, which were frequently underestimated (</w:t>
        </w:r>
        <m:oMath>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oMath>
        <w:r>
          <w:t xml:space="preserve"> = 0.85). We set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oMath>
        <w:r>
          <w:t xml:space="preserve"> = 0.15, representing mean SD among years in deviations between in-season and post-season estimates.</w:t>
        </w:r>
      </w:ins>
    </w:p>
    <w:p w14:paraId="50B032BD" w14:textId="27F32174" w:rsidR="003C049D" w:rsidRDefault="00D95847" w:rsidP="00D95847">
      <w:pPr>
        <w:ind w:firstLine="720"/>
      </w:pPr>
      <w:ins w:id="60" w:author="DFO-MPO" w:date="2018-11-21T20:05:00Z">
        <w:r>
          <w:t>TACs are determined based on</w:t>
        </w:r>
      </w:ins>
      <w:ins w:id="61" w:author="DFO-MPO" w:date="2018-11-21T20:04:00Z">
        <w:r>
          <w:t xml:space="preserve"> MU-specific </w:t>
        </w:r>
      </w:ins>
      <w:ins w:id="62" w:author="DFO-MPO" w:date="2018-11-21T20:05:00Z">
        <w:r>
          <w:t xml:space="preserve">return </w:t>
        </w:r>
      </w:ins>
      <w:ins w:id="63" w:author="DFO-MPO" w:date="2018-11-21T20:04:00Z">
        <w:r>
          <w:t>abundance</w:t>
        </w:r>
      </w:ins>
      <w:ins w:id="64" w:author="DFO-MPO" w:date="2018-11-16T15:36:00Z">
        <w:r w:rsidR="00BF0926">
          <w:t xml:space="preserve"> relative to two fishery reference points (FRPs) </w:t>
        </w:r>
        <w:r w:rsidR="00BF0926">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BF0926" w:rsidRPr="009A3B55">
          <w:instrText xml:space="preserve"> ADDIN EN.CITE </w:instrText>
        </w:r>
        <w:r w:rsidR="00BF0926" w:rsidRPr="009A3B55">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BF0926" w:rsidRPr="009A3B55">
          <w:instrText xml:space="preserve"> ADDIN EN.CITE.DATA </w:instrText>
        </w:r>
        <w:r w:rsidR="00BF0926" w:rsidRPr="009A3B55">
          <w:fldChar w:fldCharType="end"/>
        </w:r>
        <w:r w:rsidR="00BF0926">
          <w:fldChar w:fldCharType="separate"/>
        </w:r>
        <w:r w:rsidR="00BF0926">
          <w:rPr>
            <w:noProof/>
          </w:rPr>
          <w:t>(Cass, Folkes &amp; Pestal 2004; Pestal, Huang &amp; Cass 2011)</w:t>
        </w:r>
        <w:r w:rsidR="00BF0926">
          <w:fldChar w:fldCharType="end"/>
        </w:r>
        <w:r w:rsidR="00BF0926">
          <w:t>.</w:t>
        </w:r>
      </w:ins>
      <w:ins w:id="65" w:author="DFO-MPO" w:date="2018-11-21T20:12:00Z">
        <w:r w:rsidR="00A04551">
          <w:t xml:space="preserve"> FRPs are MU-specific and vary among years to account for persistent four-year cycles in sockeye salmon abundance in certain CUs </w:t>
        </w:r>
      </w:ins>
      <w:ins w:id="66" w:author="DFO-MPO" w:date="2018-11-21T20:13:00Z">
        <w:r w:rsidR="00A04551">
          <w:t>(i.e. are cycle-line specific).</w:t>
        </w:r>
      </w:ins>
      <w:ins w:id="67" w:author="DFO-MPO" w:date="2018-11-16T15:36:00Z">
        <w:r w:rsidR="00BF0926">
          <w:t xml:space="preserve"> </w:t>
        </w:r>
      </w:ins>
      <w:ins w:id="68" w:author="DFO-MPO" w:date="2018-11-16T15:40:00Z">
        <w:r w:rsidR="00BF0926">
          <w:t>The Fraser River sockeye salmon</w:t>
        </w:r>
      </w:ins>
      <w:ins w:id="69" w:author="DFO-MPO" w:date="2018-11-16T15:36:00Z">
        <w:r w:rsidR="00BF0926">
          <w:t xml:space="preserve"> harvest control rule is referred to as a Total Allowable Mortality (TAM) rule because TACs are typically adjusted annually based on two additional sources of mortality. The first adjustment reduces the TAC to account for anticipated mortality experienced during in-river migrations to spawning grounds after the fishery in order to achieve desired escapement goals</w:t>
        </w:r>
      </w:ins>
      <w:ins w:id="70" w:author="DFO-MPO" w:date="2018-11-16T15:40:00Z">
        <w:r w:rsidR="00BF0926">
          <w:t>.</w:t>
        </w:r>
      </w:ins>
      <w:ins w:id="71" w:author="DFO-MPO" w:date="2018-11-16T15:36:00Z">
        <w:r w:rsidR="00BF0926">
          <w:t xml:space="preserve"> Although in reality these en route mortality adjustments (called </w:t>
        </w:r>
        <w:proofErr w:type="spellStart"/>
        <w:r w:rsidR="00BF0926" w:rsidRPr="009B7B0D">
          <w:rPr>
            <w:i/>
          </w:rPr>
          <w:t>pMA</w:t>
        </w:r>
        <w:r w:rsidR="00BF0926">
          <w:t>s</w:t>
        </w:r>
        <w:proofErr w:type="spellEnd"/>
        <w:r w:rsidR="00BF0926">
          <w:t>, p</w:t>
        </w:r>
      </w:ins>
      <w:ins w:id="72" w:author="DFO-MPO" w:date="2018-11-16T15:40:00Z">
        <w:r w:rsidR="00BF0926">
          <w:t>roportional</w:t>
        </w:r>
      </w:ins>
      <w:ins w:id="73" w:author="DFO-MPO" w:date="2018-11-16T15:36:00Z">
        <w:r w:rsidR="00BF0926">
          <w:t xml:space="preserve"> management adjustments) vary annually due to in-river conditions, we made the simplifying assumption that they were stable and parameterized MU-specific values using medians since 2000 (Table A2). </w:t>
        </w:r>
      </w:ins>
    </w:p>
    <w:p w14:paraId="6C6E4037" w14:textId="42D8D081" w:rsidR="00BF0926" w:rsidRDefault="00BF0926" w:rsidP="00BF0926">
      <w:pPr>
        <w:ind w:firstLine="720"/>
        <w:rPr>
          <w:ins w:id="74" w:author="DFO-MPO" w:date="2018-11-16T15:41:00Z"/>
        </w:rPr>
      </w:pPr>
      <w:ins w:id="75" w:author="DFO-MPO" w:date="2018-11-16T15:41:00Z">
        <w:r>
          <w:t xml:space="preserve">The second TAC adjustment is a harvest constraint based on the temporal overlap of co-migrating MUs and their abundances. MUs exhibit some temporal overlap in migration </w:t>
        </w:r>
        <w:commentRangeStart w:id="76"/>
        <w:r>
          <w:t>timing</w:t>
        </w:r>
        <w:commentRangeEnd w:id="76"/>
        <w:r>
          <w:rPr>
            <w:rStyle w:val="CommentReference"/>
          </w:rPr>
          <w:commentReference w:id="76"/>
        </w:r>
        <w:r>
          <w:t xml:space="preserve">, most notably between </w:t>
        </w:r>
        <w:proofErr w:type="gramStart"/>
        <w:r>
          <w:t>Summers</w:t>
        </w:r>
        <w:proofErr w:type="gramEnd"/>
        <w:r>
          <w:t xml:space="preserve"> and Late Summers. Harvest constraints are intended to minimize incidental harvest of </w:t>
        </w:r>
        <w:commentRangeStart w:id="77"/>
        <w:r>
          <w:t xml:space="preserve">depleted MUs that co-migrate with abundant </w:t>
        </w:r>
        <w:proofErr w:type="spellStart"/>
        <w:r>
          <w:t>MUs</w:t>
        </w:r>
        <w:commentRangeEnd w:id="77"/>
        <w:r>
          <w:rPr>
            <w:rStyle w:val="CommentReference"/>
          </w:rPr>
          <w:commentReference w:id="77"/>
        </w:r>
        <w:r>
          <w:t>.</w:t>
        </w:r>
        <w:proofErr w:type="spellEnd"/>
        <w:r>
          <w:t xml:space="preserve"> In reality, linear programming is used to decrease the TAC for abundant MUs as a function of the relative abundance of the MU (or MUs) that have adjacent migratory schedules</w:t>
        </w:r>
        <w:commentRangeStart w:id="78"/>
        <w:r>
          <w:t xml:space="preserve"> </w:t>
        </w:r>
        <w:r>
          <w:fldChar w:fldCharType="begin"/>
        </w:r>
        <w:r>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fldChar w:fldCharType="separate"/>
        </w:r>
        <w:r>
          <w:rPr>
            <w:noProof/>
          </w:rPr>
          <w:t>(Pestal, Huang &amp; Cass 2011)</w:t>
        </w:r>
        <w:r>
          <w:fldChar w:fldCharType="end"/>
        </w:r>
        <w:commentRangeEnd w:id="78"/>
        <w:r>
          <w:rPr>
            <w:rStyle w:val="CommentReference"/>
          </w:rPr>
          <w:commentReference w:id="78"/>
        </w:r>
        <w:r>
          <w:t>. Because estimating these adjustments annually in our simulation model was not computationally feasible (</w:t>
        </w:r>
        <w:commentRangeStart w:id="79"/>
        <w:r>
          <w:t>typically requiring X minutes/hours to estimate</w:t>
        </w:r>
      </w:ins>
      <w:commentRangeEnd w:id="79"/>
      <w:ins w:id="80" w:author="DFO-MPO" w:date="2018-11-16T15:44:00Z">
        <w:r w:rsidR="004B291F">
          <w:rPr>
            <w:rStyle w:val="CommentReference"/>
          </w:rPr>
          <w:commentReference w:id="79"/>
        </w:r>
      </w:ins>
      <w:ins w:id="81" w:author="DFO-MPO" w:date="2018-11-16T15:41:00Z">
        <w:r>
          <w:t xml:space="preserve">), we simply applied a 25% reduction in TAC for each MU to account for these constraints unless specific abundance benchmarks were met by all co-migrating MUs, </w:t>
        </w:r>
        <w:commentRangeStart w:id="82"/>
        <w:r>
          <w:t xml:space="preserve">an approach applied previously in simulation by </w:t>
        </w:r>
        <w:proofErr w:type="spellStart"/>
        <w:r>
          <w:t>Pestal</w:t>
        </w:r>
        <w:proofErr w:type="spellEnd"/>
        <w:r>
          <w:t xml:space="preserve"> et al. 2011? (</w:t>
        </w:r>
        <w:proofErr w:type="gramStart"/>
        <w:r>
          <w:t>or</w:t>
        </w:r>
        <w:proofErr w:type="gramEnd"/>
        <w:r>
          <w:t xml:space="preserve"> 2004 report?) (</w:t>
        </w:r>
        <w:proofErr w:type="gramStart"/>
        <w:r>
          <w:t>described</w:t>
        </w:r>
        <w:proofErr w:type="gramEnd"/>
        <w:r>
          <w:t xml:space="preserve"> in detail below).</w:t>
        </w:r>
      </w:ins>
      <w:commentRangeEnd w:id="82"/>
      <w:ins w:id="83" w:author="DFO-MPO" w:date="2018-11-16T15:46:00Z">
        <w:r w:rsidR="004B291F">
          <w:rPr>
            <w:rStyle w:val="CommentReference"/>
          </w:rPr>
          <w:commentReference w:id="82"/>
        </w:r>
      </w:ins>
    </w:p>
    <w:p w14:paraId="12974D70" w14:textId="061EF373" w:rsidR="00024394" w:rsidDel="00BF0926" w:rsidRDefault="003C049D" w:rsidP="003C049D">
      <w:pPr>
        <w:ind w:firstLine="720"/>
        <w:rPr>
          <w:del w:id="84" w:author="DFO-MPO" w:date="2018-11-16T15:41:00Z"/>
        </w:rPr>
      </w:pPr>
      <w:del w:id="85" w:author="DFO-MPO" w:date="2018-11-16T15:41:00Z">
        <w:r w:rsidDel="00BF0926">
          <w:delText xml:space="preserve">The second </w:delText>
        </w:r>
        <w:r w:rsidR="00E54C5B" w:rsidDel="00BF0926">
          <w:delText xml:space="preserve">management </w:delText>
        </w:r>
        <w:r w:rsidDel="00BF0926">
          <w:delText>adjustment is a harvest constraint based on the relative</w:delText>
        </w:r>
        <w:r w:rsidR="00E54C5B" w:rsidDel="00BF0926">
          <w:delText xml:space="preserve"> abundance of co-migrating MUs. Despite differences in average migration timing, MUs exhibit considerable spatial and temporal </w:delText>
        </w:r>
        <w:r w:rsidDel="00BF0926">
          <w:delText>overlap.</w:delText>
        </w:r>
        <w:r w:rsidR="00E54C5B" w:rsidDel="00BF0926">
          <w:delText xml:space="preserve"> Harvest constraints are intended to minimize incidental harvest of </w:delText>
        </w:r>
        <w:r w:rsidR="00055A2F" w:rsidDel="00BF0926">
          <w:delText xml:space="preserve">CUs in </w:delText>
        </w:r>
        <w:r w:rsidR="00E54C5B" w:rsidDel="00BF0926">
          <w:delText xml:space="preserve">less abundant </w:delText>
        </w:r>
        <w:r w:rsidR="00055A2F" w:rsidDel="00BF0926">
          <w:delText xml:space="preserve">MUs </w:delText>
        </w:r>
        <w:r w:rsidR="00E54C5B" w:rsidDel="00BF0926">
          <w:delText>that may be co-migrating with abundant stocks. In reality</w:delText>
        </w:r>
        <w:r w:rsidR="00055A2F" w:rsidDel="00BF0926">
          <w:delText>,</w:delText>
        </w:r>
        <w:r w:rsidDel="00BF0926">
          <w:delText xml:space="preserve"> linear programming is used to decrease the TAC for abundant MUs as a function of the relative abundance of the MU (or MUs) that hav</w:delText>
        </w:r>
        <w:r w:rsidR="005E3618" w:rsidDel="00BF0926">
          <w:delText xml:space="preserve">e adjacent migratory schedules </w:delText>
        </w:r>
        <w:r w:rsidR="005E3618" w:rsidDel="00BF0926">
          <w:fldChar w:fldCharType="begin"/>
        </w:r>
        <w:r w:rsidR="005E3618" w:rsidDel="00BF0926">
          <w:del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delInstrText>
        </w:r>
        <w:r w:rsidR="005E3618" w:rsidDel="00BF0926">
          <w:fldChar w:fldCharType="separate"/>
        </w:r>
        <w:r w:rsidR="005E3618" w:rsidDel="00BF0926">
          <w:rPr>
            <w:noProof/>
          </w:rPr>
          <w:delText>(Pestal, Huang &amp; Cass 2011)</w:delText>
        </w:r>
        <w:r w:rsidR="005E3618" w:rsidDel="00BF0926">
          <w:fldChar w:fldCharType="end"/>
        </w:r>
        <w:r w:rsidDel="00BF0926">
          <w:delText>.</w:delText>
        </w:r>
        <w:r w:rsidR="00E54C5B" w:rsidDel="00BF0926">
          <w:delText xml:space="preserve"> However,</w:delText>
        </w:r>
        <w:r w:rsidDel="00BF0926">
          <w:delText xml:space="preserve"> </w:delText>
        </w:r>
        <w:r w:rsidR="00E54C5B" w:rsidDel="00BF0926">
          <w:delText>w</w:delText>
        </w:r>
        <w:r w:rsidDel="00BF0926">
          <w:delText>e simplified the process by which overlap constraints are estimated by simply applying a 25% reduction in TAC unless specific abundance benchmarks were met by all co-migrating MUs (described in detail below).</w:delText>
        </w:r>
      </w:del>
    </w:p>
    <w:p w14:paraId="51826DD2" w14:textId="4EC5D389" w:rsidR="005B674E" w:rsidRDefault="005C4D7F" w:rsidP="00B20A63">
      <w:pPr>
        <w:ind w:firstLine="851"/>
      </w:pPr>
      <w:r>
        <w:t>We used a</w:t>
      </w:r>
      <w:r w:rsidR="00E54C5B">
        <w:t xml:space="preserve"> simplified version of the TAM rule to calculate TACs</w:t>
      </w:r>
      <w:ins w:id="86" w:author="DFO-MPO" w:date="2018-11-21T20:15:00Z">
        <w:r w:rsidR="00A04551">
          <w:t xml:space="preserve"> in a two-step process</w:t>
        </w:r>
      </w:ins>
      <w:r w:rsidR="00E54C5B">
        <w:t xml:space="preserve"> based on </w:t>
      </w:r>
      <w:r w:rsidR="00055A2F">
        <w:t xml:space="preserve">in-season estimates of </w:t>
      </w:r>
      <w:r w:rsidR="00E54C5B">
        <w:t>recruit</w:t>
      </w:r>
      <w:r>
        <w:t xml:space="preserve"> abundance relative to two FRPs, </w:t>
      </w:r>
      <w:del w:id="87" w:author="DFO-MPO" w:date="2018-11-16T15:49:00Z">
        <w:r w:rsidR="00E54C5B" w:rsidDel="004B291F">
          <w:delText>result</w:delText>
        </w:r>
        <w:r w:rsidDel="004B291F">
          <w:delText>ing</w:delText>
        </w:r>
        <w:r w:rsidR="00E54C5B" w:rsidDel="004B291F">
          <w:delText xml:space="preserve"> in the following three harvest strategies</w:delText>
        </w:r>
      </w:del>
      <w:ins w:id="88" w:author="DFO-MPO" w:date="2018-11-16T15:49:00Z">
        <w:r w:rsidR="004B291F">
          <w:t>where TAC varied accordi</w:t>
        </w:r>
        <w:r w:rsidR="00D95847">
          <w:t>ng to the three zones in Fig. A</w:t>
        </w:r>
      </w:ins>
      <w:ins w:id="89" w:author="DFO-MPO" w:date="2018-11-21T20:00:00Z">
        <w:r w:rsidR="00D95847">
          <w:t>1.</w:t>
        </w:r>
      </w:ins>
      <w:del w:id="90" w:author="DFO-MPO" w:date="2018-11-21T20:00:00Z">
        <w:r w:rsidR="00E54C5B" w:rsidDel="00D95847">
          <w:delText>:</w:delText>
        </w:r>
      </w:del>
    </w:p>
    <w:p w14:paraId="5F7A478D" w14:textId="63E3205A" w:rsidR="00A04551" w:rsidRDefault="00A04551">
      <w:pPr>
        <w:pStyle w:val="ListParagraph"/>
        <w:numPr>
          <w:ilvl w:val="0"/>
          <w:numId w:val="1"/>
        </w:numPr>
        <w:rPr>
          <w:ins w:id="91" w:author="DFO-MPO" w:date="2018-11-21T20:17:00Z"/>
        </w:rPr>
        <w:pPrChange w:id="92" w:author="DFO-MPO" w:date="2018-11-21T20:17:00Z">
          <w:pPr>
            <w:pStyle w:val="ListParagraph"/>
            <w:numPr>
              <w:numId w:val="1"/>
            </w:numPr>
            <w:ind w:hanging="360"/>
            <w:jc w:val="center"/>
          </w:pPr>
        </w:pPrChange>
      </w:pPr>
      <w:ins w:id="93" w:author="DFO-MPO" w:date="2018-11-21T20:14:00Z">
        <w:r>
          <w:t>A provisional TAC</w:t>
        </w:r>
      </w:ins>
      <w:ins w:id="94" w:author="DFO-MPO" w:date="2018-11-21T20:36:00Z">
        <w:r w:rsidR="00AC090E">
          <w:t xml:space="preserve"> (</w:t>
        </w:r>
        <m:oMath>
          <m:sSub>
            <m:sSubPr>
              <m:ctrlPr>
                <w:rPr>
                  <w:rFonts w:ascii="Cambria Math" w:hAnsi="Cambria Math"/>
                  <w:i/>
                </w:rPr>
              </m:ctrlPr>
            </m:sSubPr>
            <m:e>
              <m:r>
                <w:rPr>
                  <w:rFonts w:ascii="Cambria Math" w:hAnsi="Cambria Math"/>
                </w:rPr>
                <m:t>TAC</m:t>
              </m:r>
            </m:e>
            <m:sub>
              <m:r>
                <w:rPr>
                  <w:rFonts w:ascii="Cambria Math" w:hAnsi="Cambria Math"/>
                </w:rPr>
                <m:t>prov</m:t>
              </m:r>
            </m:sub>
          </m:sSub>
        </m:oMath>
        <w:r w:rsidR="00AC090E">
          <w:t>)</w:t>
        </w:r>
      </w:ins>
      <w:ins w:id="95" w:author="DFO-MPO" w:date="2018-11-21T20:14:00Z">
        <w:r>
          <w:t xml:space="preserve"> is calculated </w:t>
        </w:r>
      </w:ins>
      <w:ins w:id="96" w:author="DFO-MPO" w:date="2018-11-21T20:16:00Z">
        <w:r>
          <w:t xml:space="preserve">for each MU based on </w:t>
        </w:r>
      </w:ins>
      <w:ins w:id="97" w:author="DFO-MPO" w:date="2018-11-21T20:37:00Z">
        <w:r w:rsidR="00AC090E">
          <w:t xml:space="preserve">a harvest rate that is in turn determined by an MU’s estimated </w:t>
        </w:r>
      </w:ins>
      <w:ins w:id="98" w:author="DFO-MPO" w:date="2018-11-21T20:16:00Z">
        <w:r>
          <w:t>abundance relative to MU-specific and cycle line-specific FRPs</w:t>
        </w:r>
      </w:ins>
      <w:ins w:id="99" w:author="DFO-MPO" w:date="2018-11-21T20:17:00Z">
        <w:r>
          <w:t>.</w:t>
        </w:r>
      </w:ins>
    </w:p>
    <w:p w14:paraId="48C544F8" w14:textId="385A725C" w:rsidR="00A04551" w:rsidRPr="00A04551" w:rsidRDefault="0086486A">
      <w:pPr>
        <w:ind w:left="360"/>
        <w:rPr>
          <w:ins w:id="100" w:author="DFO-MPO" w:date="2018-11-21T20:16:00Z"/>
        </w:rPr>
        <w:pPrChange w:id="101" w:author="DFO-MPO" w:date="2018-11-21T20:18:00Z">
          <w:pPr>
            <w:pStyle w:val="ListParagraph"/>
            <w:numPr>
              <w:numId w:val="1"/>
            </w:numPr>
            <w:ind w:hanging="360"/>
            <w:jc w:val="center"/>
          </w:pPr>
        </w:pPrChange>
      </w:pPr>
      <m:oMathPara>
        <m:oMathParaPr>
          <m:jc m:val="center"/>
        </m:oMathParaPr>
        <m:oMath>
          <m:sSub>
            <m:sSubPr>
              <m:ctrlPr>
                <w:ins w:id="102" w:author="DFO-MPO" w:date="2018-11-21T20:16:00Z">
                  <w:rPr>
                    <w:rFonts w:ascii="Cambria Math" w:hAnsi="Cambria Math"/>
                    <w:i/>
                  </w:rPr>
                </w:ins>
              </m:ctrlPr>
            </m:sSubPr>
            <m:e>
              <m:r>
                <w:ins w:id="103" w:author="DFO-MPO" w:date="2018-11-21T20:16:00Z">
                  <w:rPr>
                    <w:rFonts w:ascii="Cambria Math" w:hAnsi="Cambria Math"/>
                    <w:rPrChange w:id="104" w:author="DFO-MPO" w:date="2018-11-21T20:18:00Z">
                      <w:rPr/>
                    </w:rPrChange>
                  </w:rPr>
                  <m:t>EG</m:t>
                </w:ins>
              </m:r>
            </m:e>
            <m:sub>
              <m:r>
                <w:ins w:id="105" w:author="DFO-MPO" w:date="2018-11-21T20:16:00Z">
                  <w:rPr>
                    <w:rFonts w:ascii="Cambria Math" w:hAnsi="Cambria Math"/>
                    <w:rPrChange w:id="106" w:author="DFO-MPO" w:date="2018-11-21T20:18:00Z">
                      <w:rPr/>
                    </w:rPrChange>
                  </w:rPr>
                  <m:t>m,c</m:t>
                </w:ins>
              </m:r>
            </m:sub>
          </m:sSub>
          <m:r>
            <w:ins w:id="107" w:author="DFO-MPO" w:date="2018-11-21T20:16:00Z">
              <m:rPr>
                <m:sty m:val="p"/>
              </m:rPr>
              <w:rPr>
                <w:rFonts w:ascii="Cambria Math" w:hAnsi="Cambria Math"/>
                <w:rPrChange w:id="108" w:author="DFO-MPO" w:date="2018-11-21T20:18:00Z">
                  <w:rPr/>
                </w:rPrChange>
              </w:rPr>
              <m:t>=</m:t>
            </w:ins>
          </m:r>
          <m:sSub>
            <m:sSubPr>
              <m:ctrlPr>
                <w:ins w:id="109" w:author="DFO-MPO" w:date="2018-11-21T20:16:00Z">
                  <w:rPr>
                    <w:rFonts w:ascii="Cambria Math" w:hAnsi="Cambria Math"/>
                  </w:rPr>
                </w:ins>
              </m:ctrlPr>
            </m:sSubPr>
            <m:e>
              <m:r>
                <w:ins w:id="110" w:author="DFO-MPO" w:date="2018-11-21T20:16:00Z">
                  <w:rPr>
                    <w:rFonts w:ascii="Cambria Math" w:hAnsi="Cambria Math"/>
                    <w:rPrChange w:id="111" w:author="DFO-MPO" w:date="2018-11-21T20:18:00Z">
                      <w:rPr/>
                    </w:rPrChange>
                  </w:rPr>
                  <m:t>FRP</m:t>
                </w:ins>
              </m:r>
            </m:e>
            <m:sub>
              <m:r>
                <w:ins w:id="112" w:author="DFO-MPO" w:date="2018-11-21T20:16:00Z">
                  <w:rPr>
                    <w:rFonts w:ascii="Cambria Math" w:hAnsi="Cambria Math"/>
                    <w:rPrChange w:id="113" w:author="DFO-MPO" w:date="2018-11-21T20:18:00Z">
                      <w:rPr/>
                    </w:rPrChange>
                  </w:rPr>
                  <m:t>low,m,c</m:t>
                </w:ins>
              </m:r>
            </m:sub>
          </m:sSub>
          <m:r>
            <w:ins w:id="114" w:author="DFO-MPO" w:date="2018-11-21T20:16:00Z">
              <w:rPr>
                <w:rFonts w:ascii="Cambria Math" w:hAnsi="Cambria Math"/>
                <w:rPrChange w:id="115" w:author="DFO-MPO" w:date="2018-11-21T20:18:00Z">
                  <w:rPr/>
                </w:rPrChange>
              </w:rPr>
              <m:t>*</m:t>
            </w:ins>
          </m:r>
          <m:d>
            <m:dPr>
              <m:ctrlPr>
                <w:ins w:id="116" w:author="DFO-MPO" w:date="2018-11-21T20:16:00Z">
                  <w:rPr>
                    <w:rFonts w:ascii="Cambria Math" w:hAnsi="Cambria Math"/>
                    <w:i/>
                  </w:rPr>
                </w:ins>
              </m:ctrlPr>
            </m:dPr>
            <m:e>
              <m:r>
                <w:ins w:id="117" w:author="DFO-MPO" w:date="2018-11-21T20:16:00Z">
                  <w:rPr>
                    <w:rFonts w:ascii="Cambria Math" w:hAnsi="Cambria Math"/>
                    <w:rPrChange w:id="118" w:author="DFO-MPO" w:date="2018-11-21T20:18:00Z">
                      <w:rPr/>
                    </w:rPrChange>
                  </w:rPr>
                  <m:t>1+</m:t>
                </w:ins>
              </m:r>
              <m:sSub>
                <m:sSubPr>
                  <m:ctrlPr>
                    <w:ins w:id="119" w:author="DFO-MPO" w:date="2018-11-21T20:16:00Z">
                      <w:rPr>
                        <w:rFonts w:ascii="Cambria Math" w:hAnsi="Cambria Math"/>
                        <w:i/>
                      </w:rPr>
                    </w:ins>
                  </m:ctrlPr>
                </m:sSubPr>
                <m:e>
                  <m:r>
                    <w:ins w:id="120" w:author="DFO-MPO" w:date="2018-11-21T20:16:00Z">
                      <w:rPr>
                        <w:rFonts w:ascii="Cambria Math" w:hAnsi="Cambria Math"/>
                        <w:rPrChange w:id="121" w:author="DFO-MPO" w:date="2018-11-21T20:18:00Z">
                          <w:rPr/>
                        </w:rPrChange>
                      </w:rPr>
                      <m:t>pMA</m:t>
                    </w:ins>
                  </m:r>
                </m:e>
                <m:sub>
                  <m:r>
                    <w:ins w:id="122" w:author="DFO-MPO" w:date="2018-11-21T20:16:00Z">
                      <w:rPr>
                        <w:rFonts w:ascii="Cambria Math" w:hAnsi="Cambria Math"/>
                        <w:rPrChange w:id="123" w:author="DFO-MPO" w:date="2018-11-21T20:18:00Z">
                          <w:rPr/>
                        </w:rPrChange>
                      </w:rPr>
                      <m:t>m</m:t>
                    </w:ins>
                  </m:r>
                </m:sub>
              </m:sSub>
            </m:e>
          </m:d>
        </m:oMath>
      </m:oMathPara>
    </w:p>
    <w:p w14:paraId="52F3B5E9" w14:textId="21C7C70F" w:rsidR="00A04551" w:rsidRPr="00647F11" w:rsidRDefault="0086486A">
      <w:pPr>
        <w:ind w:left="360"/>
        <w:jc w:val="center"/>
        <w:rPr>
          <w:ins w:id="124" w:author="DFO-MPO" w:date="2018-11-21T20:16:00Z"/>
        </w:rPr>
        <w:pPrChange w:id="125" w:author="DFO-MPO" w:date="2018-11-21T20:17:00Z">
          <w:pPr>
            <w:pStyle w:val="ListParagraph"/>
            <w:numPr>
              <w:numId w:val="1"/>
            </w:numPr>
            <w:ind w:hanging="360"/>
            <w:jc w:val="center"/>
          </w:pPr>
        </w:pPrChange>
      </w:pPr>
      <m:oMathPara>
        <m:oMath>
          <m:sSub>
            <m:sSubPr>
              <m:ctrlPr>
                <w:ins w:id="126" w:author="DFO-MPO" w:date="2018-11-21T20:16:00Z">
                  <w:rPr>
                    <w:rFonts w:ascii="Cambria Math" w:hAnsi="Cambria Math"/>
                    <w:i/>
                  </w:rPr>
                </w:ins>
              </m:ctrlPr>
            </m:sSubPr>
            <m:e>
              <m:r>
                <w:ins w:id="127" w:author="DFO-MPO" w:date="2018-11-21T20:21:00Z">
                  <w:rPr>
                    <w:rFonts w:ascii="Cambria Math" w:hAnsi="Cambria Math"/>
                  </w:rPr>
                  <m:t>UCP</m:t>
                </w:ins>
              </m:r>
            </m:e>
            <m:sub>
              <m:r>
                <w:ins w:id="128" w:author="DFO-MPO" w:date="2018-11-21T20:16:00Z">
                  <w:rPr>
                    <w:rFonts w:ascii="Cambria Math" w:hAnsi="Cambria Math"/>
                    <w:rPrChange w:id="129" w:author="DFO-MPO" w:date="2018-11-21T20:17:00Z">
                      <w:rPr/>
                    </w:rPrChange>
                  </w:rPr>
                  <m:t>m,c</m:t>
                </w:ins>
              </m:r>
            </m:sub>
          </m:sSub>
          <m:r>
            <w:ins w:id="130" w:author="DFO-MPO" w:date="2018-11-21T20:16:00Z">
              <m:rPr>
                <m:sty m:val="p"/>
              </m:rPr>
              <w:rPr>
                <w:rFonts w:ascii="Cambria Math" w:hAnsi="Cambria Math"/>
                <w:rPrChange w:id="131" w:author="DFO-MPO" w:date="2018-11-21T20:17:00Z">
                  <w:rPr/>
                </w:rPrChange>
              </w:rPr>
              <m:t>=</m:t>
            </w:ins>
          </m:r>
          <m:sSub>
            <m:sSubPr>
              <m:ctrlPr>
                <w:ins w:id="132" w:author="DFO-MPO" w:date="2018-11-21T20:16:00Z">
                  <w:rPr>
                    <w:rFonts w:ascii="Cambria Math" w:hAnsi="Cambria Math"/>
                  </w:rPr>
                </w:ins>
              </m:ctrlPr>
            </m:sSubPr>
            <m:e>
              <m:r>
                <w:ins w:id="133" w:author="DFO-MPO" w:date="2018-11-21T20:16:00Z">
                  <w:rPr>
                    <w:rFonts w:ascii="Cambria Math" w:hAnsi="Cambria Math"/>
                    <w:rPrChange w:id="134" w:author="DFO-MPO" w:date="2018-11-21T20:17:00Z">
                      <w:rPr/>
                    </w:rPrChange>
                  </w:rPr>
                  <m:t>FRP</m:t>
                </w:ins>
              </m:r>
            </m:e>
            <m:sub>
              <m:r>
                <w:ins w:id="135" w:author="DFO-MPO" w:date="2018-11-21T20:16:00Z">
                  <w:rPr>
                    <w:rFonts w:ascii="Cambria Math" w:hAnsi="Cambria Math"/>
                    <w:rPrChange w:id="136" w:author="DFO-MPO" w:date="2018-11-21T20:17:00Z">
                      <w:rPr/>
                    </w:rPrChange>
                  </w:rPr>
                  <m:t>high,m,c</m:t>
                </w:ins>
              </m:r>
            </m:sub>
          </m:sSub>
          <m:r>
            <w:ins w:id="137" w:author="DFO-MPO" w:date="2018-11-21T20:16:00Z">
              <w:rPr>
                <w:rFonts w:ascii="Cambria Math" w:hAnsi="Cambria Math"/>
                <w:rPrChange w:id="138" w:author="DFO-MPO" w:date="2018-11-21T20:17:00Z">
                  <w:rPr/>
                </w:rPrChange>
              </w:rPr>
              <m:t>*(1+</m:t>
            </w:ins>
          </m:r>
          <m:sSub>
            <m:sSubPr>
              <m:ctrlPr>
                <w:ins w:id="139" w:author="DFO-MPO" w:date="2018-11-21T20:16:00Z">
                  <w:rPr>
                    <w:rFonts w:ascii="Cambria Math" w:hAnsi="Cambria Math"/>
                    <w:i/>
                  </w:rPr>
                </w:ins>
              </m:ctrlPr>
            </m:sSubPr>
            <m:e>
              <m:r>
                <w:ins w:id="140" w:author="DFO-MPO" w:date="2018-11-21T20:16:00Z">
                  <w:rPr>
                    <w:rFonts w:ascii="Cambria Math" w:hAnsi="Cambria Math"/>
                    <w:rPrChange w:id="141" w:author="DFO-MPO" w:date="2018-11-21T20:17:00Z">
                      <w:rPr/>
                    </w:rPrChange>
                  </w:rPr>
                  <m:t>pMA</m:t>
                </w:ins>
              </m:r>
            </m:e>
            <m:sub>
              <m:r>
                <w:ins w:id="142" w:author="DFO-MPO" w:date="2018-11-21T20:16:00Z">
                  <w:rPr>
                    <w:rFonts w:ascii="Cambria Math" w:hAnsi="Cambria Math"/>
                    <w:rPrChange w:id="143" w:author="DFO-MPO" w:date="2018-11-21T20:17:00Z">
                      <w:rPr/>
                    </w:rPrChange>
                  </w:rPr>
                  <m:t>m</m:t>
                </w:ins>
              </m:r>
            </m:sub>
          </m:sSub>
          <m:r>
            <w:ins w:id="144" w:author="DFO-MPO" w:date="2018-11-21T20:16:00Z">
              <w:rPr>
                <w:rFonts w:ascii="Cambria Math" w:hAnsi="Cambria Math"/>
                <w:rPrChange w:id="145" w:author="DFO-MPO" w:date="2018-11-21T20:17:00Z">
                  <w:rPr/>
                </w:rPrChange>
              </w:rPr>
              <m:t>)</m:t>
            </w:ins>
          </m:r>
        </m:oMath>
      </m:oMathPara>
    </w:p>
    <w:p w14:paraId="445EBB4B" w14:textId="73409E0C" w:rsidR="00A04551" w:rsidRPr="00AC090E" w:rsidRDefault="0086486A">
      <w:pPr>
        <w:ind w:left="360"/>
        <w:rPr>
          <w:ins w:id="146" w:author="DFO-MPO" w:date="2018-11-21T20:30:00Z"/>
          <w:rFonts w:hint="eastAsia"/>
          <w:rPrChange w:id="147" w:author="DFO-MPO" w:date="2018-11-21T20:30:00Z">
            <w:rPr>
              <w:ins w:id="148" w:author="DFO-MPO" w:date="2018-11-21T20:30:00Z"/>
              <w:rFonts w:ascii="Cambria Math" w:hAnsi="Cambria Math" w:hint="eastAsia"/>
              <w:i/>
            </w:rPr>
          </w:rPrChange>
        </w:rPr>
        <w:pPrChange w:id="149" w:author="DFO-MPO" w:date="2018-11-21T20:17:00Z">
          <w:pPr>
            <w:pStyle w:val="ListParagraph"/>
            <w:numPr>
              <w:numId w:val="1"/>
            </w:numPr>
            <w:ind w:hanging="360"/>
          </w:pPr>
        </w:pPrChange>
      </w:pPr>
      <m:oMathPara>
        <m:oMathParaPr>
          <m:jc m:val="center"/>
        </m:oMathParaPr>
        <m:oMath>
          <m:sSub>
            <m:sSubPr>
              <m:ctrlPr>
                <w:ins w:id="150" w:author="DFO-MPO" w:date="2018-11-21T20:16:00Z">
                  <w:rPr>
                    <w:rFonts w:ascii="Cambria Math" w:hAnsi="Cambria Math"/>
                    <w:i/>
                  </w:rPr>
                </w:ins>
              </m:ctrlPr>
            </m:sSubPr>
            <m:e>
              <m:r>
                <w:ins w:id="151" w:author="DFO-MPO" w:date="2018-11-21T20:16:00Z">
                  <w:rPr>
                    <w:rFonts w:ascii="Cambria Math" w:hAnsi="Cambria Math"/>
                    <w:rPrChange w:id="152" w:author="DFO-MPO" w:date="2018-11-21T20:17:00Z">
                      <w:rPr/>
                    </w:rPrChange>
                  </w:rPr>
                  <m:t>h</m:t>
                </w:ins>
              </m:r>
            </m:e>
            <m:sub>
              <m:r>
                <w:ins w:id="153" w:author="DFO-MPO" w:date="2018-11-21T20:16:00Z">
                  <w:rPr>
                    <w:rFonts w:ascii="Cambria Math" w:hAnsi="Cambria Math"/>
                    <w:rPrChange w:id="154" w:author="DFO-MPO" w:date="2018-11-21T20:17:00Z">
                      <w:rPr/>
                    </w:rPrChange>
                  </w:rPr>
                  <m:t>m,y</m:t>
                </w:ins>
              </m:r>
            </m:sub>
          </m:sSub>
          <m:r>
            <w:ins w:id="155" w:author="DFO-MPO" w:date="2018-11-21T20:16:00Z">
              <w:rPr>
                <w:rFonts w:ascii="Cambria Math" w:hAnsi="Cambria Math"/>
                <w:rPrChange w:id="156" w:author="DFO-MPO" w:date="2018-11-21T20:17:00Z">
                  <w:rPr/>
                </w:rPrChange>
              </w:rPr>
              <m:t>=</m:t>
            </w:ins>
          </m:r>
          <m:d>
            <m:dPr>
              <m:begChr m:val="{"/>
              <m:endChr m:val=""/>
              <m:ctrlPr>
                <w:ins w:id="157" w:author="DFO-MPO" w:date="2018-11-21T20:16:00Z">
                  <w:rPr>
                    <w:rFonts w:ascii="Cambria Math" w:hAnsi="Cambria Math"/>
                    <w:i/>
                  </w:rPr>
                </w:ins>
              </m:ctrlPr>
            </m:dPr>
            <m:e>
              <m:eqArr>
                <m:eqArrPr>
                  <m:ctrlPr>
                    <w:ins w:id="158" w:author="DFO-MPO" w:date="2018-11-21T20:16:00Z">
                      <w:rPr>
                        <w:rFonts w:ascii="Cambria Math" w:hAnsi="Cambria Math"/>
                        <w:i/>
                      </w:rPr>
                    </w:ins>
                  </m:ctrlPr>
                </m:eqArrPr>
                <m:e>
                  <m:eqArr>
                    <m:eqArrPr>
                      <m:ctrlPr>
                        <w:ins w:id="159" w:author="DFO-MPO" w:date="2018-11-21T20:16:00Z">
                          <w:rPr>
                            <w:rFonts w:ascii="Cambria Math" w:hAnsi="Cambria Math"/>
                            <w:i/>
                          </w:rPr>
                        </w:ins>
                      </m:ctrlPr>
                    </m:eqArrPr>
                    <m:e>
                      <m:r>
                        <w:ins w:id="160" w:author="DFO-MPO" w:date="2018-11-21T20:16:00Z">
                          <w:rPr>
                            <w:rFonts w:ascii="Cambria Math" w:hAnsi="Cambria Math"/>
                            <w:rPrChange w:id="161" w:author="DFO-MPO" w:date="2018-11-21T20:17:00Z">
                              <w:rPr/>
                            </w:rPrChange>
                          </w:rPr>
                          <m:t xml:space="preserve"> </m:t>
                        </w:ins>
                      </m:r>
                      <m:sSub>
                        <m:sSubPr>
                          <m:ctrlPr>
                            <w:ins w:id="162" w:author="DFO-MPO" w:date="2018-11-21T20:16:00Z">
                              <w:rPr>
                                <w:rFonts w:ascii="Cambria Math" w:hAnsi="Cambria Math"/>
                                <w:i/>
                              </w:rPr>
                            </w:ins>
                          </m:ctrlPr>
                        </m:sSubPr>
                        <m:e>
                          <m:r>
                            <w:ins w:id="163" w:author="DFO-MPO" w:date="2018-11-21T20:16:00Z">
                              <w:rPr>
                                <w:rFonts w:ascii="Cambria Math" w:hAnsi="Cambria Math"/>
                                <w:rPrChange w:id="164" w:author="DFO-MPO" w:date="2018-11-21T20:17:00Z">
                                  <w:rPr/>
                                </w:rPrChange>
                              </w:rPr>
                              <m:t>h</m:t>
                            </w:ins>
                          </m:r>
                        </m:e>
                        <m:sub>
                          <m:r>
                            <w:ins w:id="165" w:author="DFO-MPO" w:date="2018-11-21T20:16:00Z">
                              <w:rPr>
                                <w:rFonts w:ascii="Cambria Math" w:hAnsi="Cambria Math"/>
                                <w:rPrChange w:id="166" w:author="DFO-MPO" w:date="2018-11-21T20:17:00Z">
                                  <w:rPr/>
                                </w:rPrChange>
                              </w:rPr>
                              <m:t>min</m:t>
                            </w:ins>
                          </m:r>
                          <m:r>
                            <w:ins w:id="167" w:author="DFO-MPO" w:date="2018-11-21T20:58:00Z">
                              <w:rPr>
                                <w:rFonts w:ascii="Cambria Math" w:hAnsi="Cambria Math"/>
                              </w:rPr>
                              <m:t>,m</m:t>
                            </w:ins>
                          </m:r>
                        </m:sub>
                      </m:sSub>
                      <m:r>
                        <w:ins w:id="168" w:author="DFO-MPO" w:date="2018-11-21T20:19:00Z">
                          <w:rPr>
                            <w:rFonts w:ascii="Cambria Math" w:hAnsi="Cambria Math"/>
                          </w:rPr>
                          <m:t xml:space="preserve">     </m:t>
                        </w:ins>
                      </m:r>
                      <m:r>
                        <w:ins w:id="169" w:author="DFO-MPO" w:date="2018-11-21T20:16:00Z">
                          <m:rPr>
                            <m:sty m:val="p"/>
                          </m:rPr>
                          <w:rPr>
                            <w:rFonts w:ascii="Cambria Math" w:hAnsi="Cambria Math"/>
                            <w:rPrChange w:id="170" w:author="DFO-MPO" w:date="2018-11-21T20:17:00Z">
                              <w:rPr/>
                            </w:rPrChange>
                          </w:rPr>
                          <m:t xml:space="preserve">if </m:t>
                        </w:ins>
                      </m:r>
                      <m:sSub>
                        <m:sSubPr>
                          <m:ctrlPr>
                            <w:ins w:id="171" w:author="DFO-MPO" w:date="2018-11-21T20:16:00Z">
                              <w:rPr>
                                <w:rFonts w:ascii="Cambria Math" w:hAnsi="Cambria Math"/>
                                <w:i/>
                              </w:rPr>
                            </w:ins>
                          </m:ctrlPr>
                        </m:sSubPr>
                        <m:e>
                          <m:r>
                            <w:ins w:id="172" w:author="DFO-MPO" w:date="2018-11-21T20:16:00Z">
                              <w:rPr>
                                <w:rFonts w:ascii="Cambria Math" w:hAnsi="Cambria Math"/>
                                <w:rPrChange w:id="173" w:author="DFO-MPO" w:date="2018-11-21T20:17:00Z">
                                  <w:rPr/>
                                </w:rPrChange>
                              </w:rPr>
                              <m:t>EG</m:t>
                            </w:ins>
                          </m:r>
                        </m:e>
                        <m:sub>
                          <m:r>
                            <w:ins w:id="174" w:author="DFO-MPO" w:date="2018-11-21T20:16:00Z">
                              <w:rPr>
                                <w:rFonts w:ascii="Cambria Math" w:hAnsi="Cambria Math"/>
                                <w:rPrChange w:id="175" w:author="DFO-MPO" w:date="2018-11-21T20:17:00Z">
                                  <w:rPr/>
                                </w:rPrChange>
                              </w:rPr>
                              <m:t xml:space="preserve"> m,y</m:t>
                            </w:ins>
                          </m:r>
                        </m:sub>
                      </m:sSub>
                      <m:r>
                        <w:ins w:id="176" w:author="DFO-MPO" w:date="2018-11-21T20:16:00Z">
                          <m:rPr>
                            <m:sty m:val="p"/>
                          </m:rPr>
                          <w:rPr>
                            <w:rFonts w:ascii="Cambria Math" w:hAnsi="Cambria Math"/>
                            <w:rPrChange w:id="177" w:author="DFO-MPO" w:date="2018-11-21T20:17:00Z">
                              <w:rPr/>
                            </w:rPrChange>
                          </w:rPr>
                          <m:t>&gt;</m:t>
                        </w:ins>
                      </m:r>
                      <m:acc>
                        <m:accPr>
                          <m:ctrlPr>
                            <w:ins w:id="178" w:author="DFO-MPO" w:date="2018-11-21T20:16:00Z">
                              <w:rPr>
                                <w:rFonts w:ascii="Cambria Math" w:hAnsi="Cambria Math"/>
                                <w:i/>
                                <w:sz w:val="22"/>
                                <w:szCs w:val="22"/>
                                <w:lang w:eastAsia="en-US"/>
                              </w:rPr>
                            </w:ins>
                          </m:ctrlPr>
                        </m:accPr>
                        <m:e>
                          <m:sSub>
                            <m:sSubPr>
                              <m:ctrlPr>
                                <w:ins w:id="179" w:author="DFO-MPO" w:date="2018-11-21T20:16:00Z">
                                  <w:rPr>
                                    <w:rFonts w:ascii="Cambria Math" w:hAnsi="Cambria Math"/>
                                    <w:i/>
                                    <w:sz w:val="22"/>
                                    <w:szCs w:val="22"/>
                                    <w:lang w:eastAsia="en-US"/>
                                  </w:rPr>
                                </w:ins>
                              </m:ctrlPr>
                            </m:sSubPr>
                            <m:e>
                              <m:r>
                                <w:ins w:id="180" w:author="DFO-MPO" w:date="2018-11-21T20:16:00Z">
                                  <w:rPr>
                                    <w:rFonts w:ascii="Cambria Math" w:hAnsi="Cambria Math"/>
                                    <w:rPrChange w:id="181" w:author="DFO-MPO" w:date="2018-11-21T20:17:00Z">
                                      <w:rPr/>
                                    </w:rPrChange>
                                  </w:rPr>
                                  <m:t>R</m:t>
                                </w:ins>
                              </m:r>
                            </m:e>
                            <m:sub>
                              <m:r>
                                <w:ins w:id="182" w:author="DFO-MPO" w:date="2018-11-21T20:16:00Z">
                                  <w:rPr>
                                    <w:rFonts w:ascii="Cambria Math" w:hAnsi="Cambria Math"/>
                                    <w:rPrChange w:id="183" w:author="DFO-MPO" w:date="2018-11-21T20:17:00Z">
                                      <w:rPr/>
                                    </w:rPrChange>
                                  </w:rPr>
                                  <m:t>m,y</m:t>
                                </w:ins>
                              </m:r>
                            </m:sub>
                          </m:sSub>
                          <m:r>
                            <w:ins w:id="184" w:author="DFO-MPO" w:date="2018-11-21T20:16:00Z">
                              <w:rPr>
                                <w:rFonts w:ascii="Cambria Math" w:hAnsi="Cambria Math"/>
                                <w:sz w:val="22"/>
                                <w:szCs w:val="22"/>
                                <w:lang w:eastAsia="en-US"/>
                                <w:rPrChange w:id="185" w:author="DFO-MPO" w:date="2018-11-21T20:17:00Z">
                                  <w:rPr>
                                    <w:sz w:val="22"/>
                                    <w:szCs w:val="22"/>
                                    <w:lang w:eastAsia="en-US"/>
                                  </w:rPr>
                                </w:rPrChange>
                              </w:rPr>
                              <m:t xml:space="preserve"> </m:t>
                            </w:ins>
                          </m:r>
                        </m:e>
                      </m:acc>
                    </m:e>
                    <m:e>
                      <m:f>
                        <m:fPr>
                          <m:ctrlPr>
                            <w:ins w:id="186" w:author="DFO-MPO" w:date="2018-11-21T20:16:00Z">
                              <w:rPr>
                                <w:rFonts w:ascii="Cambria Math" w:hAnsi="Cambria Math"/>
                                <w:i/>
                                <w:sz w:val="22"/>
                                <w:szCs w:val="22"/>
                                <w:lang w:eastAsia="en-US"/>
                              </w:rPr>
                            </w:ins>
                          </m:ctrlPr>
                        </m:fPr>
                        <m:num>
                          <m:acc>
                            <m:accPr>
                              <m:ctrlPr>
                                <w:ins w:id="187" w:author="DFO-MPO" w:date="2018-11-21T20:16:00Z">
                                  <w:rPr>
                                    <w:rFonts w:ascii="Cambria Math" w:hAnsi="Cambria Math"/>
                                    <w:i/>
                                    <w:sz w:val="22"/>
                                    <w:szCs w:val="22"/>
                                    <w:lang w:eastAsia="en-US"/>
                                  </w:rPr>
                                </w:ins>
                              </m:ctrlPr>
                            </m:accPr>
                            <m:e>
                              <m:sSub>
                                <m:sSubPr>
                                  <m:ctrlPr>
                                    <w:ins w:id="188" w:author="DFO-MPO" w:date="2018-11-21T20:16:00Z">
                                      <w:rPr>
                                        <w:rFonts w:ascii="Cambria Math" w:hAnsi="Cambria Math"/>
                                        <w:i/>
                                        <w:sz w:val="22"/>
                                        <w:szCs w:val="22"/>
                                        <w:lang w:eastAsia="en-US"/>
                                      </w:rPr>
                                    </w:ins>
                                  </m:ctrlPr>
                                </m:sSubPr>
                                <m:e>
                                  <m:r>
                                    <w:ins w:id="189" w:author="DFO-MPO" w:date="2018-11-21T20:16:00Z">
                                      <w:rPr>
                                        <w:rFonts w:ascii="Cambria Math" w:hAnsi="Cambria Math"/>
                                        <w:rPrChange w:id="190" w:author="DFO-MPO" w:date="2018-11-21T20:17:00Z">
                                          <w:rPr/>
                                        </w:rPrChange>
                                      </w:rPr>
                                      <m:t>R</m:t>
                                    </w:ins>
                                  </m:r>
                                </m:e>
                                <m:sub>
                                  <m:r>
                                    <w:ins w:id="191" w:author="DFO-MPO" w:date="2018-11-21T20:16:00Z">
                                      <w:rPr>
                                        <w:rFonts w:ascii="Cambria Math" w:hAnsi="Cambria Math"/>
                                        <w:rPrChange w:id="192" w:author="DFO-MPO" w:date="2018-11-21T20:17:00Z">
                                          <w:rPr/>
                                        </w:rPrChange>
                                      </w:rPr>
                                      <m:t>m,y</m:t>
                                    </w:ins>
                                  </m:r>
                                </m:sub>
                              </m:sSub>
                            </m:e>
                          </m:acc>
                          <m:r>
                            <w:ins w:id="193" w:author="DFO-MPO" w:date="2018-11-21T20:16:00Z">
                              <w:rPr>
                                <w:rFonts w:ascii="Cambria Math" w:hAnsi="Cambria Math"/>
                                <w:sz w:val="22"/>
                                <w:szCs w:val="22"/>
                                <w:lang w:eastAsia="en-US"/>
                                <w:rPrChange w:id="194" w:author="DFO-MPO" w:date="2018-11-21T20:17:00Z">
                                  <w:rPr>
                                    <w:sz w:val="22"/>
                                    <w:szCs w:val="22"/>
                                    <w:lang w:eastAsia="en-US"/>
                                  </w:rPr>
                                </w:rPrChange>
                              </w:rPr>
                              <m:t xml:space="preserve">- </m:t>
                            </w:ins>
                          </m:r>
                          <m:sSub>
                            <m:sSubPr>
                              <m:ctrlPr>
                                <w:ins w:id="195" w:author="DFO-MPO" w:date="2018-11-21T20:16:00Z">
                                  <w:rPr>
                                    <w:rFonts w:ascii="Cambria Math" w:hAnsi="Cambria Math"/>
                                    <w:i/>
                                  </w:rPr>
                                </w:ins>
                              </m:ctrlPr>
                            </m:sSubPr>
                            <m:e>
                              <m:r>
                                <w:ins w:id="196" w:author="DFO-MPO" w:date="2018-11-21T20:16:00Z">
                                  <w:rPr>
                                    <w:rFonts w:ascii="Cambria Math" w:hAnsi="Cambria Math"/>
                                    <w:rPrChange w:id="197" w:author="DFO-MPO" w:date="2018-11-21T20:17:00Z">
                                      <w:rPr/>
                                    </w:rPrChange>
                                  </w:rPr>
                                  <m:t>EG</m:t>
                                </w:ins>
                              </m:r>
                            </m:e>
                            <m:sub>
                              <m:r>
                                <w:ins w:id="198" w:author="DFO-MPO" w:date="2018-11-21T20:16:00Z">
                                  <w:rPr>
                                    <w:rFonts w:ascii="Cambria Math" w:hAnsi="Cambria Math"/>
                                    <w:rPrChange w:id="199" w:author="DFO-MPO" w:date="2018-11-21T20:17:00Z">
                                      <w:rPr/>
                                    </w:rPrChange>
                                  </w:rPr>
                                  <m:t>m,y</m:t>
                                </w:ins>
                              </m:r>
                            </m:sub>
                          </m:sSub>
                        </m:num>
                        <m:den>
                          <m:acc>
                            <m:accPr>
                              <m:ctrlPr>
                                <w:ins w:id="200" w:author="DFO-MPO" w:date="2018-11-21T20:16:00Z">
                                  <w:rPr>
                                    <w:rFonts w:ascii="Cambria Math" w:hAnsi="Cambria Math"/>
                                    <w:i/>
                                    <w:sz w:val="22"/>
                                    <w:szCs w:val="22"/>
                                    <w:lang w:eastAsia="en-US"/>
                                  </w:rPr>
                                </w:ins>
                              </m:ctrlPr>
                            </m:accPr>
                            <m:e>
                              <m:sSub>
                                <m:sSubPr>
                                  <m:ctrlPr>
                                    <w:ins w:id="201" w:author="DFO-MPO" w:date="2018-11-21T20:16:00Z">
                                      <w:rPr>
                                        <w:rFonts w:ascii="Cambria Math" w:hAnsi="Cambria Math"/>
                                        <w:i/>
                                        <w:sz w:val="22"/>
                                        <w:szCs w:val="22"/>
                                        <w:lang w:eastAsia="en-US"/>
                                      </w:rPr>
                                    </w:ins>
                                  </m:ctrlPr>
                                </m:sSubPr>
                                <m:e>
                                  <m:r>
                                    <w:ins w:id="202" w:author="DFO-MPO" w:date="2018-11-21T20:16:00Z">
                                      <w:rPr>
                                        <w:rFonts w:ascii="Cambria Math" w:hAnsi="Cambria Math"/>
                                        <w:rPrChange w:id="203" w:author="DFO-MPO" w:date="2018-11-21T20:17:00Z">
                                          <w:rPr/>
                                        </w:rPrChange>
                                      </w:rPr>
                                      <m:t>R</m:t>
                                    </w:ins>
                                  </m:r>
                                </m:e>
                                <m:sub>
                                  <m:r>
                                    <w:ins w:id="204" w:author="DFO-MPO" w:date="2018-11-21T20:16:00Z">
                                      <w:rPr>
                                        <w:rFonts w:ascii="Cambria Math" w:hAnsi="Cambria Math"/>
                                        <w:rPrChange w:id="205" w:author="DFO-MPO" w:date="2018-11-21T20:17:00Z">
                                          <w:rPr/>
                                        </w:rPrChange>
                                      </w:rPr>
                                      <m:t>m,y</m:t>
                                    </w:ins>
                                  </m:r>
                                </m:sub>
                              </m:sSub>
                            </m:e>
                          </m:acc>
                        </m:den>
                      </m:f>
                      <m:r>
                        <w:ins w:id="206" w:author="DFO-MPO" w:date="2018-11-21T20:19:00Z">
                          <w:rPr>
                            <w:rFonts w:ascii="Cambria Math" w:hAnsi="Cambria Math"/>
                            <w:sz w:val="22"/>
                            <w:szCs w:val="22"/>
                            <w:lang w:eastAsia="en-US"/>
                          </w:rPr>
                          <m:t xml:space="preserve">     </m:t>
                        </w:ins>
                      </m:r>
                      <m:r>
                        <w:ins w:id="207" w:author="DFO-MPO" w:date="2018-11-21T20:16:00Z">
                          <m:rPr>
                            <m:sty m:val="p"/>
                          </m:rPr>
                          <w:rPr>
                            <w:rFonts w:ascii="Cambria Math" w:hAnsi="Cambria Math"/>
                            <w:sz w:val="22"/>
                            <w:szCs w:val="22"/>
                            <w:lang w:eastAsia="en-US"/>
                            <w:rPrChange w:id="208" w:author="DFO-MPO" w:date="2018-11-21T20:17:00Z">
                              <w:rPr>
                                <w:sz w:val="22"/>
                                <w:szCs w:val="22"/>
                                <w:lang w:eastAsia="en-US"/>
                              </w:rPr>
                            </w:rPrChange>
                          </w:rPr>
                          <m:t xml:space="preserve">if </m:t>
                        </w:ins>
                      </m:r>
                      <m:sSub>
                        <m:sSubPr>
                          <m:ctrlPr>
                            <w:ins w:id="209" w:author="DFO-MPO" w:date="2018-11-21T20:16:00Z">
                              <w:rPr>
                                <w:rFonts w:ascii="Cambria Math" w:hAnsi="Cambria Math"/>
                                <w:i/>
                              </w:rPr>
                            </w:ins>
                          </m:ctrlPr>
                        </m:sSubPr>
                        <m:e>
                          <m:r>
                            <w:ins w:id="210" w:author="DFO-MPO" w:date="2018-11-21T20:22:00Z">
                              <w:rPr>
                                <w:rFonts w:ascii="Cambria Math" w:hAnsi="Cambria Math"/>
                              </w:rPr>
                              <m:t>UCP</m:t>
                            </w:ins>
                          </m:r>
                        </m:e>
                        <m:sub>
                          <m:r>
                            <w:ins w:id="211" w:author="DFO-MPO" w:date="2018-11-21T20:16:00Z">
                              <w:rPr>
                                <w:rFonts w:ascii="Cambria Math" w:hAnsi="Cambria Math"/>
                                <w:rPrChange w:id="212" w:author="DFO-MPO" w:date="2018-11-21T20:17:00Z">
                                  <w:rPr/>
                                </w:rPrChange>
                              </w:rPr>
                              <m:t xml:space="preserve"> m,y</m:t>
                            </w:ins>
                          </m:r>
                        </m:sub>
                      </m:sSub>
                      <m:r>
                        <w:ins w:id="213" w:author="DFO-MPO" w:date="2018-11-21T20:16:00Z">
                          <m:rPr>
                            <m:sty m:val="p"/>
                          </m:rPr>
                          <w:rPr>
                            <w:rFonts w:ascii="Cambria Math" w:hAnsi="Cambria Math"/>
                            <w:rPrChange w:id="214" w:author="DFO-MPO" w:date="2018-11-21T20:17:00Z">
                              <w:rPr/>
                            </w:rPrChange>
                          </w:rPr>
                          <m:t>&gt;</m:t>
                        </w:ins>
                      </m:r>
                      <m:r>
                        <w:ins w:id="215" w:author="DFO-MPO" w:date="2018-11-21T20:16:00Z">
                          <m:rPr>
                            <m:sty m:val="p"/>
                          </m:rPr>
                          <w:rPr>
                            <w:rFonts w:ascii="Cambria Math" w:hAnsi="Cambria Math"/>
                            <w:sz w:val="22"/>
                            <w:szCs w:val="22"/>
                            <w:lang w:eastAsia="en-US"/>
                            <w:rPrChange w:id="216" w:author="DFO-MPO" w:date="2018-11-21T20:17:00Z">
                              <w:rPr>
                                <w:sz w:val="22"/>
                                <w:szCs w:val="22"/>
                                <w:lang w:eastAsia="en-US"/>
                              </w:rPr>
                            </w:rPrChange>
                          </w:rPr>
                          <m:t xml:space="preserve"> </m:t>
                        </w:ins>
                      </m:r>
                      <m:acc>
                        <m:accPr>
                          <m:ctrlPr>
                            <w:ins w:id="217" w:author="DFO-MPO" w:date="2018-11-21T20:16:00Z">
                              <w:rPr>
                                <w:rFonts w:ascii="Cambria Math" w:hAnsi="Cambria Math"/>
                                <w:i/>
                                <w:sz w:val="22"/>
                                <w:szCs w:val="22"/>
                                <w:lang w:eastAsia="en-US"/>
                              </w:rPr>
                            </w:ins>
                          </m:ctrlPr>
                        </m:accPr>
                        <m:e>
                          <m:sSub>
                            <m:sSubPr>
                              <m:ctrlPr>
                                <w:ins w:id="218" w:author="DFO-MPO" w:date="2018-11-21T20:16:00Z">
                                  <w:rPr>
                                    <w:rFonts w:ascii="Cambria Math" w:hAnsi="Cambria Math"/>
                                    <w:i/>
                                    <w:sz w:val="22"/>
                                    <w:szCs w:val="22"/>
                                    <w:lang w:eastAsia="en-US"/>
                                  </w:rPr>
                                </w:ins>
                              </m:ctrlPr>
                            </m:sSubPr>
                            <m:e>
                              <m:r>
                                <w:ins w:id="219" w:author="DFO-MPO" w:date="2018-11-21T20:16:00Z">
                                  <w:rPr>
                                    <w:rFonts w:ascii="Cambria Math" w:hAnsi="Cambria Math"/>
                                    <w:rPrChange w:id="220" w:author="DFO-MPO" w:date="2018-11-21T20:17:00Z">
                                      <w:rPr/>
                                    </w:rPrChange>
                                  </w:rPr>
                                  <m:t>R</m:t>
                                </w:ins>
                              </m:r>
                            </m:e>
                            <m:sub>
                              <m:r>
                                <w:ins w:id="221" w:author="DFO-MPO" w:date="2018-11-21T20:16:00Z">
                                  <w:rPr>
                                    <w:rFonts w:ascii="Cambria Math" w:hAnsi="Cambria Math"/>
                                    <w:rPrChange w:id="222" w:author="DFO-MPO" w:date="2018-11-21T20:17:00Z">
                                      <w:rPr/>
                                    </w:rPrChange>
                                  </w:rPr>
                                  <m:t>m,y</m:t>
                                </w:ins>
                              </m:r>
                            </m:sub>
                          </m:sSub>
                        </m:e>
                      </m:acc>
                      <m:r>
                        <w:ins w:id="223" w:author="DFO-MPO" w:date="2018-11-21T20:16:00Z">
                          <w:rPr>
                            <w:rFonts w:ascii="Cambria Math" w:hAnsi="Cambria Math"/>
                            <w:sz w:val="22"/>
                            <w:szCs w:val="22"/>
                            <w:lang w:eastAsia="en-US"/>
                            <w:rPrChange w:id="224" w:author="DFO-MPO" w:date="2018-11-21T20:17:00Z">
                              <w:rPr>
                                <w:sz w:val="22"/>
                                <w:szCs w:val="22"/>
                                <w:lang w:eastAsia="en-US"/>
                              </w:rPr>
                            </w:rPrChange>
                          </w:rPr>
                          <m:t>≥</m:t>
                        </w:ins>
                      </m:r>
                      <m:sSub>
                        <m:sSubPr>
                          <m:ctrlPr>
                            <w:ins w:id="225" w:author="DFO-MPO" w:date="2018-11-21T20:16:00Z">
                              <w:rPr>
                                <w:rFonts w:ascii="Cambria Math" w:hAnsi="Cambria Math"/>
                                <w:i/>
                              </w:rPr>
                            </w:ins>
                          </m:ctrlPr>
                        </m:sSubPr>
                        <m:e>
                          <m:r>
                            <w:ins w:id="226" w:author="DFO-MPO" w:date="2018-11-21T20:16:00Z">
                              <w:rPr>
                                <w:rFonts w:ascii="Cambria Math" w:hAnsi="Cambria Math"/>
                                <w:rPrChange w:id="227" w:author="DFO-MPO" w:date="2018-11-21T20:17:00Z">
                                  <w:rPr/>
                                </w:rPrChange>
                              </w:rPr>
                              <m:t>EG</m:t>
                            </w:ins>
                          </m:r>
                        </m:e>
                        <m:sub>
                          <m:r>
                            <w:ins w:id="228" w:author="DFO-MPO" w:date="2018-11-21T20:16:00Z">
                              <w:rPr>
                                <w:rFonts w:ascii="Cambria Math" w:hAnsi="Cambria Math"/>
                                <w:rPrChange w:id="229" w:author="DFO-MPO" w:date="2018-11-21T20:17:00Z">
                                  <w:rPr/>
                                </w:rPrChange>
                              </w:rPr>
                              <m:t>m,</m:t>
                            </w:ins>
                          </m:r>
                          <m:r>
                            <w:ins w:id="230" w:author="DFO-MPO" w:date="2018-11-21T20:23:00Z">
                              <w:rPr>
                                <w:rFonts w:ascii="Cambria Math" w:hAnsi="Cambria Math"/>
                              </w:rPr>
                              <m:t>c</m:t>
                            </w:ins>
                          </m:r>
                        </m:sub>
                      </m:sSub>
                    </m:e>
                  </m:eqArr>
                </m:e>
                <m:e>
                  <m:r>
                    <w:ins w:id="231" w:author="DFO-MPO" w:date="2018-11-21T20:16:00Z">
                      <w:rPr>
                        <w:rFonts w:ascii="Cambria Math" w:hAnsi="Cambria Math"/>
                        <w:rPrChange w:id="232" w:author="DFO-MPO" w:date="2018-11-21T20:17:00Z">
                          <w:rPr/>
                        </w:rPrChange>
                      </w:rPr>
                      <m:t>0.6</m:t>
                    </w:ins>
                  </m:r>
                  <m:r>
                    <w:ins w:id="233" w:author="DFO-MPO" w:date="2018-11-21T20:19:00Z">
                      <w:rPr>
                        <w:rFonts w:ascii="Cambria Math" w:hAnsi="Cambria Math"/>
                        <w:sz w:val="22"/>
                        <w:szCs w:val="22"/>
                        <w:lang w:eastAsia="en-US"/>
                      </w:rPr>
                      <m:t xml:space="preserve">     </m:t>
                    </w:ins>
                  </m:r>
                  <m:r>
                    <w:ins w:id="234" w:author="DFO-MPO" w:date="2018-11-21T20:16:00Z">
                      <m:rPr>
                        <m:sty m:val="p"/>
                      </m:rPr>
                      <w:rPr>
                        <w:rFonts w:ascii="Cambria Math" w:hAnsi="Cambria Math"/>
                        <w:sz w:val="22"/>
                        <w:szCs w:val="22"/>
                        <w:lang w:eastAsia="en-US"/>
                        <w:rPrChange w:id="235" w:author="DFO-MPO" w:date="2018-11-21T20:17:00Z">
                          <w:rPr>
                            <w:sz w:val="22"/>
                            <w:szCs w:val="22"/>
                            <w:lang w:eastAsia="en-US"/>
                          </w:rPr>
                        </w:rPrChange>
                      </w:rPr>
                      <m:t xml:space="preserve">if </m:t>
                    </w:ins>
                  </m:r>
                  <m:acc>
                    <m:accPr>
                      <m:ctrlPr>
                        <w:ins w:id="236" w:author="DFO-MPO" w:date="2018-11-21T20:16:00Z">
                          <w:rPr>
                            <w:rFonts w:ascii="Cambria Math" w:hAnsi="Cambria Math"/>
                            <w:i/>
                            <w:sz w:val="22"/>
                            <w:szCs w:val="22"/>
                            <w:lang w:eastAsia="en-US"/>
                          </w:rPr>
                        </w:ins>
                      </m:ctrlPr>
                    </m:accPr>
                    <m:e>
                      <m:sSub>
                        <m:sSubPr>
                          <m:ctrlPr>
                            <w:ins w:id="237" w:author="DFO-MPO" w:date="2018-11-21T20:16:00Z">
                              <w:rPr>
                                <w:rFonts w:ascii="Cambria Math" w:hAnsi="Cambria Math"/>
                                <w:i/>
                                <w:sz w:val="22"/>
                                <w:szCs w:val="22"/>
                                <w:lang w:eastAsia="en-US"/>
                              </w:rPr>
                            </w:ins>
                          </m:ctrlPr>
                        </m:sSubPr>
                        <m:e>
                          <m:r>
                            <w:ins w:id="238" w:author="DFO-MPO" w:date="2018-11-21T20:16:00Z">
                              <w:rPr>
                                <w:rFonts w:ascii="Cambria Math" w:hAnsi="Cambria Math"/>
                                <w:rPrChange w:id="239" w:author="DFO-MPO" w:date="2018-11-21T20:17:00Z">
                                  <w:rPr/>
                                </w:rPrChange>
                              </w:rPr>
                              <m:t>R</m:t>
                            </w:ins>
                          </m:r>
                        </m:e>
                        <m:sub>
                          <m:r>
                            <w:ins w:id="240" w:author="DFO-MPO" w:date="2018-11-21T20:16:00Z">
                              <w:rPr>
                                <w:rFonts w:ascii="Cambria Math" w:hAnsi="Cambria Math"/>
                                <w:rPrChange w:id="241" w:author="DFO-MPO" w:date="2018-11-21T20:17:00Z">
                                  <w:rPr/>
                                </w:rPrChange>
                              </w:rPr>
                              <m:t>m,y</m:t>
                            </w:ins>
                          </m:r>
                        </m:sub>
                      </m:sSub>
                    </m:e>
                  </m:acc>
                  <m:r>
                    <w:ins w:id="242" w:author="DFO-MPO" w:date="2018-11-21T20:16:00Z">
                      <w:rPr>
                        <w:rFonts w:ascii="Cambria Math" w:hAnsi="Cambria Math"/>
                        <w:sz w:val="22"/>
                        <w:szCs w:val="22"/>
                        <w:lang w:eastAsia="en-US"/>
                        <w:rPrChange w:id="243" w:author="DFO-MPO" w:date="2018-11-21T20:17:00Z">
                          <w:rPr>
                            <w:sz w:val="22"/>
                            <w:szCs w:val="22"/>
                            <w:lang w:eastAsia="en-US"/>
                          </w:rPr>
                        </w:rPrChange>
                      </w:rPr>
                      <m:t>≥</m:t>
                    </w:ins>
                  </m:r>
                  <m:sSub>
                    <m:sSubPr>
                      <m:ctrlPr>
                        <w:ins w:id="244" w:author="DFO-MPO" w:date="2018-11-21T20:16:00Z">
                          <w:rPr>
                            <w:rFonts w:ascii="Cambria Math" w:hAnsi="Cambria Math"/>
                            <w:i/>
                          </w:rPr>
                        </w:ins>
                      </m:ctrlPr>
                    </m:sSubPr>
                    <m:e>
                      <m:r>
                        <w:ins w:id="245" w:author="DFO-MPO" w:date="2018-11-21T20:22:00Z">
                          <w:rPr>
                            <w:rFonts w:ascii="Cambria Math" w:hAnsi="Cambria Math"/>
                          </w:rPr>
                          <m:t>UCP</m:t>
                        </w:ins>
                      </m:r>
                    </m:e>
                    <m:sub>
                      <m:r>
                        <w:ins w:id="246" w:author="DFO-MPO" w:date="2018-11-21T20:16:00Z">
                          <w:rPr>
                            <w:rFonts w:ascii="Cambria Math" w:hAnsi="Cambria Math"/>
                            <w:rPrChange w:id="247" w:author="DFO-MPO" w:date="2018-11-21T20:17:00Z">
                              <w:rPr/>
                            </w:rPrChange>
                          </w:rPr>
                          <m:t>m,y</m:t>
                        </w:ins>
                      </m:r>
                    </m:sub>
                  </m:sSub>
                </m:e>
              </m:eqArr>
            </m:e>
          </m:d>
        </m:oMath>
      </m:oMathPara>
    </w:p>
    <w:p w14:paraId="3780F9F0" w14:textId="77777777" w:rsidR="00AC090E" w:rsidRPr="00AC090E" w:rsidRDefault="0086486A">
      <w:pPr>
        <w:ind w:left="360"/>
        <w:rPr>
          <w:ins w:id="248" w:author="DFO-MPO" w:date="2018-11-21T20:37:00Z"/>
        </w:rPr>
        <w:pPrChange w:id="249" w:author="DFO-MPO" w:date="2018-11-21T20:37:00Z">
          <w:pPr>
            <w:pStyle w:val="ListParagraph"/>
            <w:numPr>
              <w:numId w:val="1"/>
            </w:numPr>
            <w:ind w:hanging="360"/>
          </w:pPr>
        </w:pPrChange>
      </w:pPr>
      <m:oMathPara>
        <m:oMathParaPr>
          <m:jc m:val="center"/>
        </m:oMathParaPr>
        <m:oMath>
          <m:sSub>
            <m:sSubPr>
              <m:ctrlPr>
                <w:ins w:id="250" w:author="DFO-MPO" w:date="2018-11-21T20:30:00Z">
                  <w:rPr>
                    <w:rFonts w:ascii="Cambria Math" w:hAnsi="Cambria Math"/>
                    <w:i/>
                  </w:rPr>
                </w:ins>
              </m:ctrlPr>
            </m:sSubPr>
            <m:e>
              <m:r>
                <w:ins w:id="251" w:author="DFO-MPO" w:date="2018-11-21T20:30:00Z">
                  <w:rPr>
                    <w:rFonts w:ascii="Cambria Math" w:hAnsi="Cambria Math"/>
                  </w:rPr>
                  <m:t>TAC</m:t>
                </w:ins>
              </m:r>
            </m:e>
            <m:sub>
              <m:r>
                <w:ins w:id="252" w:author="DFO-MPO" w:date="2018-11-21T20:30:00Z">
                  <w:rPr>
                    <w:rFonts w:ascii="Cambria Math" w:hAnsi="Cambria Math"/>
                  </w:rPr>
                  <m:t>prov,m,c</m:t>
                </w:ins>
              </m:r>
            </m:sub>
          </m:sSub>
          <m:r>
            <w:ins w:id="253" w:author="DFO-MPO" w:date="2018-11-21T20:30:00Z">
              <m:rPr>
                <m:sty m:val="p"/>
              </m:rPr>
              <w:rPr>
                <w:rFonts w:ascii="Cambria Math" w:hAnsi="Cambria Math"/>
              </w:rPr>
              <m:t>=</m:t>
            </w:ins>
          </m:r>
          <m:sSub>
            <m:sSubPr>
              <m:ctrlPr>
                <w:ins w:id="254" w:author="DFO-MPO" w:date="2018-11-21T20:30:00Z">
                  <w:rPr>
                    <w:rFonts w:ascii="Cambria Math" w:hAnsi="Cambria Math"/>
                  </w:rPr>
                </w:ins>
              </m:ctrlPr>
            </m:sSubPr>
            <m:e>
              <m:r>
                <w:ins w:id="255" w:author="DFO-MPO" w:date="2018-11-21T20:30:00Z">
                  <w:rPr>
                    <w:rFonts w:ascii="Cambria Math" w:hAnsi="Cambria Math"/>
                  </w:rPr>
                  <m:t>h</m:t>
                </w:ins>
              </m:r>
            </m:e>
            <m:sub>
              <m:r>
                <w:ins w:id="256" w:author="DFO-MPO" w:date="2018-11-21T20:30:00Z">
                  <w:rPr>
                    <w:rFonts w:ascii="Cambria Math" w:hAnsi="Cambria Math"/>
                  </w:rPr>
                  <m:t>m,y</m:t>
                </w:ins>
              </m:r>
            </m:sub>
          </m:sSub>
          <m:r>
            <w:ins w:id="257" w:author="DFO-MPO" w:date="2018-11-21T20:30:00Z">
              <w:rPr>
                <w:rFonts w:ascii="Cambria Math" w:hAnsi="Cambria Math"/>
              </w:rPr>
              <m:t>*</m:t>
            </w:ins>
          </m:r>
          <m:acc>
            <m:accPr>
              <m:ctrlPr>
                <w:ins w:id="258" w:author="DFO-MPO" w:date="2018-11-21T20:31:00Z">
                  <w:rPr>
                    <w:rFonts w:ascii="Cambria Math" w:hAnsi="Cambria Math"/>
                    <w:i/>
                    <w:sz w:val="22"/>
                    <w:szCs w:val="22"/>
                    <w:lang w:eastAsia="en-US"/>
                  </w:rPr>
                </w:ins>
              </m:ctrlPr>
            </m:accPr>
            <m:e>
              <m:sSub>
                <m:sSubPr>
                  <m:ctrlPr>
                    <w:ins w:id="259" w:author="DFO-MPO" w:date="2018-11-21T20:31:00Z">
                      <w:rPr>
                        <w:rFonts w:ascii="Cambria Math" w:hAnsi="Cambria Math"/>
                        <w:i/>
                        <w:sz w:val="22"/>
                        <w:szCs w:val="22"/>
                        <w:lang w:eastAsia="en-US"/>
                      </w:rPr>
                    </w:ins>
                  </m:ctrlPr>
                </m:sSubPr>
                <m:e>
                  <m:r>
                    <w:ins w:id="260" w:author="DFO-MPO" w:date="2018-11-21T20:31:00Z">
                      <w:rPr>
                        <w:rFonts w:ascii="Cambria Math" w:hAnsi="Cambria Math"/>
                      </w:rPr>
                      <m:t>R</m:t>
                    </w:ins>
                  </m:r>
                </m:e>
                <m:sub>
                  <m:r>
                    <w:ins w:id="261" w:author="DFO-MPO" w:date="2018-11-21T20:31:00Z">
                      <w:rPr>
                        <w:rFonts w:ascii="Cambria Math" w:hAnsi="Cambria Math"/>
                      </w:rPr>
                      <m:t>m,y</m:t>
                    </w:ins>
                  </m:r>
                </m:sub>
              </m:sSub>
              <m:r>
                <w:ins w:id="262" w:author="DFO-MPO" w:date="2018-11-21T20:31:00Z">
                  <w:rPr>
                    <w:rFonts w:ascii="Cambria Math" w:hAnsi="Cambria Math"/>
                    <w:sz w:val="22"/>
                    <w:szCs w:val="22"/>
                    <w:lang w:eastAsia="en-US"/>
                  </w:rPr>
                  <m:t xml:space="preserve"> </m:t>
                </w:ins>
              </m:r>
            </m:e>
          </m:acc>
        </m:oMath>
      </m:oMathPara>
    </w:p>
    <w:p w14:paraId="7F6AC021" w14:textId="2234EE21" w:rsidR="00AC090E" w:rsidRDefault="00AC090E">
      <w:pPr>
        <w:ind w:left="720"/>
        <w:rPr>
          <w:ins w:id="263" w:author="DFO-MPO" w:date="2018-11-21T20:33:00Z"/>
        </w:rPr>
        <w:pPrChange w:id="264" w:author="DFO-MPO" w:date="2018-11-21T20:38:00Z">
          <w:pPr>
            <w:pStyle w:val="ListParagraph"/>
            <w:numPr>
              <w:numId w:val="1"/>
            </w:numPr>
            <w:ind w:hanging="360"/>
          </w:pPr>
        </w:pPrChange>
      </w:pPr>
      <w:ins w:id="265" w:author="DFO-MPO" w:date="2018-11-21T20:32:00Z">
        <w:r>
          <w:t xml:space="preserve">Where </w:t>
        </w:r>
      </w:ins>
      <w:ins w:id="266" w:author="DFO-MPO" w:date="2018-11-21T20:20:00Z">
        <w:r w:rsidR="0050180B" w:rsidRPr="00AC090E">
          <w:rPr>
            <w:i/>
            <w:rPrChange w:id="267" w:author="DFO-MPO" w:date="2018-11-21T20:37:00Z">
              <w:rPr/>
            </w:rPrChange>
          </w:rPr>
          <w:t>EG</w:t>
        </w:r>
        <w:r w:rsidR="0050180B">
          <w:t xml:space="preserve"> represents </w:t>
        </w:r>
      </w:ins>
      <w:ins w:id="268" w:author="DFO-MPO" w:date="2018-11-21T20:23:00Z">
        <w:r w:rsidR="0050180B">
          <w:t>the</w:t>
        </w:r>
      </w:ins>
      <w:ins w:id="269" w:author="DFO-MPO" w:date="2018-11-21T20:20:00Z">
        <w:r w:rsidR="0050180B">
          <w:t xml:space="preserve"> escapement goal for </w:t>
        </w:r>
      </w:ins>
      <w:ins w:id="270" w:author="DFO-MPO" w:date="2018-11-21T20:23:00Z">
        <w:r w:rsidR="0050180B">
          <w:t xml:space="preserve">MU </w:t>
        </w:r>
        <w:r w:rsidR="0050180B" w:rsidRPr="00AC090E">
          <w:rPr>
            <w:i/>
          </w:rPr>
          <w:t>m</w:t>
        </w:r>
        <w:r w:rsidR="0050180B">
          <w:t xml:space="preserve"> for cycle-line </w:t>
        </w:r>
        <w:r w:rsidR="0050180B" w:rsidRPr="00AC090E">
          <w:rPr>
            <w:i/>
          </w:rPr>
          <w:t>c</w:t>
        </w:r>
        <w:r w:rsidR="0050180B">
          <w:t xml:space="preserve"> and </w:t>
        </w:r>
        <w:r w:rsidR="0050180B" w:rsidRPr="00AC090E">
          <w:rPr>
            <w:i/>
            <w:rPrChange w:id="271" w:author="DFO-MPO" w:date="2018-11-21T20:37:00Z">
              <w:rPr/>
            </w:rPrChange>
          </w:rPr>
          <w:t>UCP</w:t>
        </w:r>
      </w:ins>
      <w:ins w:id="272" w:author="DFO-MPO" w:date="2018-11-21T20:24:00Z">
        <w:r w:rsidR="0050180B">
          <w:t xml:space="preserve"> is the upper operational control point, which are calculated as the lower and upper FRPs, respectively, plus an adjustmen</w:t>
        </w:r>
      </w:ins>
      <w:ins w:id="273" w:author="DFO-MPO" w:date="2018-11-21T20:25:00Z">
        <w:r w:rsidR="0050180B">
          <w:t>t</w:t>
        </w:r>
      </w:ins>
      <w:ins w:id="274" w:author="DFO-MPO" w:date="2018-11-21T20:24:00Z">
        <w:r w:rsidR="0050180B">
          <w:t xml:space="preserve"> for</w:t>
        </w:r>
      </w:ins>
      <w:ins w:id="275" w:author="DFO-MPO" w:date="2018-11-21T20:25:00Z">
        <w:r w:rsidR="0050180B">
          <w:t xml:space="preserve"> median </w:t>
        </w:r>
        <w:proofErr w:type="spellStart"/>
        <w:r w:rsidR="0050180B">
          <w:t>en</w:t>
        </w:r>
        <w:proofErr w:type="spellEnd"/>
        <w:r w:rsidR="0050180B">
          <w:t xml:space="preserve"> route mortality </w:t>
        </w:r>
        <w:proofErr w:type="spellStart"/>
        <w:r w:rsidR="0050180B" w:rsidRPr="00AC090E">
          <w:rPr>
            <w:i/>
          </w:rPr>
          <w:t>pMA</w:t>
        </w:r>
        <w:proofErr w:type="spellEnd"/>
        <w:r w:rsidR="0050180B">
          <w:t xml:space="preserve">. Harvest rate </w:t>
        </w:r>
        <w:r w:rsidR="0050180B" w:rsidRPr="00AC090E">
          <w:rPr>
            <w:i/>
          </w:rPr>
          <w:t>h</w:t>
        </w:r>
        <w:r w:rsidR="0050180B">
          <w:t xml:space="preserve"> is a function of in-season estimates of return abundance</w:t>
        </w:r>
      </w:ins>
      <w:ins w:id="276" w:author="DFO-MPO" w:date="2018-11-21T20:26:00Z">
        <w:r w:rsidR="0050180B">
          <w:t xml:space="preserve"> </w:t>
        </w:r>
        <w:r w:rsidR="0050180B" w:rsidRPr="00AC090E">
          <w:rPr>
            <w:rFonts w:cs="Times New Roman"/>
            <w:i/>
          </w:rPr>
          <w:t>Ȓ</w:t>
        </w:r>
        <w:r w:rsidR="0050180B" w:rsidRPr="00AC090E">
          <w:rPr>
            <w:rFonts w:cs="Times New Roman"/>
          </w:rPr>
          <w:t xml:space="preserve"> relative to </w:t>
        </w:r>
        <w:r w:rsidR="0050180B" w:rsidRPr="00AC090E">
          <w:rPr>
            <w:rFonts w:cs="Times New Roman"/>
            <w:i/>
          </w:rPr>
          <w:t>EG</w:t>
        </w:r>
        <w:r w:rsidR="0050180B" w:rsidRPr="00AC090E">
          <w:rPr>
            <w:rFonts w:cs="Times New Roman"/>
          </w:rPr>
          <w:t xml:space="preserve"> and </w:t>
        </w:r>
      </w:ins>
      <w:ins w:id="277" w:author="DFO-MPO" w:date="2018-11-21T20:27:00Z">
        <w:r w:rsidR="0050180B" w:rsidRPr="00AC090E">
          <w:rPr>
            <w:rFonts w:cs="Times New Roman"/>
            <w:i/>
          </w:rPr>
          <w:t>UCP</w:t>
        </w:r>
      </w:ins>
      <w:ins w:id="278" w:author="DFO-MPO" w:date="2018-11-21T20:28:00Z">
        <w:r w:rsidR="0050180B" w:rsidRPr="00AC090E">
          <w:rPr>
            <w:rFonts w:cs="Times New Roman"/>
          </w:rPr>
          <w:t xml:space="preserve">. Thus when abundance is low </w:t>
        </w:r>
      </w:ins>
      <w:ins w:id="279" w:author="DFO-MPO" w:date="2018-11-21T20:29:00Z">
        <w:r w:rsidR="0050180B" w:rsidRPr="00AC090E">
          <w:rPr>
            <w:rFonts w:cs="Times New Roman"/>
            <w:i/>
            <w:rPrChange w:id="280" w:author="DFO-MPO" w:date="2018-11-21T20:37:00Z">
              <w:rPr>
                <w:rFonts w:cs="Times New Roman"/>
              </w:rPr>
            </w:rPrChange>
          </w:rPr>
          <w:t>h</w:t>
        </w:r>
      </w:ins>
      <w:ins w:id="281" w:author="DFO-MPO" w:date="2018-11-21T20:28:00Z">
        <w:r w:rsidR="0050180B" w:rsidRPr="00AC090E">
          <w:rPr>
            <w:rFonts w:cs="Times New Roman"/>
          </w:rPr>
          <w:t xml:space="preserve"> is set to its MU-specific minimum value </w:t>
        </w:r>
        <w:proofErr w:type="spellStart"/>
        <w:r w:rsidR="0050180B" w:rsidRPr="00AC090E">
          <w:rPr>
            <w:rFonts w:cs="Times New Roman"/>
            <w:i/>
          </w:rPr>
          <w:t>h</w:t>
        </w:r>
        <w:r w:rsidR="0050180B" w:rsidRPr="00AC090E">
          <w:rPr>
            <w:rFonts w:cs="Times New Roman"/>
            <w:i/>
            <w:vertAlign w:val="subscript"/>
            <w:rPrChange w:id="282" w:author="DFO-MPO" w:date="2018-11-21T20:37:00Z">
              <w:rPr>
                <w:rFonts w:cs="Times New Roman"/>
                <w:vertAlign w:val="subscript"/>
              </w:rPr>
            </w:rPrChange>
          </w:rPr>
          <w:t>min</w:t>
        </w:r>
      </w:ins>
      <w:proofErr w:type="spellEnd"/>
      <w:ins w:id="283" w:author="DFO-MPO" w:date="2018-11-21T20:29:00Z">
        <w:r w:rsidR="0050180B" w:rsidRPr="00AC090E">
          <w:rPr>
            <w:rFonts w:cs="Times New Roman"/>
          </w:rPr>
          <w:t xml:space="preserve">, when abundance is moderate </w:t>
        </w:r>
        <w:r w:rsidR="0050180B" w:rsidRPr="00AC090E">
          <w:rPr>
            <w:rFonts w:cs="Times New Roman"/>
            <w:i/>
          </w:rPr>
          <w:t>h</w:t>
        </w:r>
        <w:r w:rsidR="0050180B" w:rsidRPr="00AC090E">
          <w:rPr>
            <w:rFonts w:cs="Times New Roman"/>
          </w:rPr>
          <w:t xml:space="preserve"> increases linearly with abundance, and when abundance is high </w:t>
        </w:r>
      </w:ins>
      <w:ins w:id="284" w:author="DFO-MPO" w:date="2018-11-22T07:55:00Z">
        <w:r w:rsidR="00F57EF9" w:rsidRPr="00F57EF9">
          <w:rPr>
            <w:rFonts w:cs="Times New Roman"/>
            <w:i/>
            <w:rPrChange w:id="285" w:author="DFO-MPO" w:date="2018-11-22T07:55:00Z">
              <w:rPr>
                <w:rFonts w:cs="Times New Roman"/>
              </w:rPr>
            </w:rPrChange>
          </w:rPr>
          <w:t>h</w:t>
        </w:r>
      </w:ins>
      <w:ins w:id="286" w:author="DFO-MPO" w:date="2018-11-21T20:29:00Z">
        <w:r w:rsidR="0050180B" w:rsidRPr="00AC090E">
          <w:rPr>
            <w:rFonts w:cs="Times New Roman"/>
          </w:rPr>
          <w:t xml:space="preserve"> is capped at a maximum value of 0.6.</w:t>
        </w:r>
      </w:ins>
      <w:ins w:id="287" w:author="DFO-MPO" w:date="2018-11-21T20:34:00Z">
        <w:r w:rsidRPr="00AC090E">
          <w:rPr>
            <w:rFonts w:cs="Times New Roman"/>
          </w:rPr>
          <w:t xml:space="preserve"> </w:t>
        </w:r>
      </w:ins>
    </w:p>
    <w:p w14:paraId="15017E66" w14:textId="759198C6" w:rsidR="00AC090E" w:rsidRDefault="00F57EF9" w:rsidP="00AC090E">
      <w:pPr>
        <w:pStyle w:val="ListParagraph"/>
        <w:numPr>
          <w:ilvl w:val="0"/>
          <w:numId w:val="1"/>
        </w:numPr>
        <w:rPr>
          <w:ins w:id="288" w:author="DFO-MPO" w:date="2018-11-21T20:33:00Z"/>
        </w:rPr>
      </w:pPr>
      <w:ins w:id="289" w:author="DFO-MPO" w:date="2018-11-22T07:56:00Z">
        <w:r>
          <w:t xml:space="preserve">To reduce impacts on non-target MUs, </w:t>
        </w:r>
      </w:ins>
      <m:oMath>
        <m:sSub>
          <m:sSubPr>
            <m:ctrlPr>
              <w:ins w:id="290" w:author="DFO-MPO" w:date="2018-11-21T20:38:00Z">
                <w:rPr>
                  <w:rFonts w:ascii="Cambria Math" w:hAnsi="Cambria Math"/>
                  <w:i/>
                </w:rPr>
              </w:ins>
            </m:ctrlPr>
          </m:sSubPr>
          <m:e>
            <m:r>
              <w:ins w:id="291" w:author="DFO-MPO" w:date="2018-11-21T20:38:00Z">
                <w:rPr>
                  <w:rFonts w:ascii="Cambria Math" w:hAnsi="Cambria Math"/>
                </w:rPr>
                <m:t>TAC</m:t>
              </w:ins>
            </m:r>
          </m:e>
          <m:sub>
            <m:r>
              <w:ins w:id="292" w:author="DFO-MPO" w:date="2018-11-21T20:38:00Z">
                <w:rPr>
                  <w:rFonts w:ascii="Cambria Math" w:hAnsi="Cambria Math"/>
                </w:rPr>
                <m:t>prov</m:t>
              </w:ins>
            </m:r>
          </m:sub>
        </m:sSub>
      </m:oMath>
      <w:ins w:id="293" w:author="DFO-MPO" w:date="2018-11-21T20:38:00Z">
        <w:r w:rsidR="00AC090E">
          <w:t xml:space="preserve"> </w:t>
        </w:r>
      </w:ins>
      <w:ins w:id="294" w:author="DFO-MPO" w:date="2018-11-21T20:58:00Z">
        <w:r w:rsidR="006D79B7">
          <w:t>will</w:t>
        </w:r>
      </w:ins>
      <w:ins w:id="295" w:author="DFO-MPO" w:date="2018-11-21T20:38:00Z">
        <w:r w:rsidR="00AC090E">
          <w:t xml:space="preserve"> be constrained </w:t>
        </w:r>
      </w:ins>
      <w:ins w:id="296" w:author="DFO-MPO" w:date="2018-11-21T20:58:00Z">
        <w:r w:rsidR="006D79B7">
          <w:t xml:space="preserve">unless </w:t>
        </w:r>
        <m:oMath>
          <m:sSub>
            <m:sSubPr>
              <m:ctrlPr>
                <w:rPr>
                  <w:rFonts w:ascii="Cambria Math" w:hAnsi="Cambria Math"/>
                  <w:i/>
                </w:rPr>
              </m:ctrlPr>
            </m:sSubPr>
            <m:e>
              <m:r>
                <w:rPr>
                  <w:rFonts w:ascii="Cambria Math" w:hAnsi="Cambria Math"/>
                </w:rPr>
                <m:t>h</m:t>
              </m:r>
            </m:e>
            <m:sub>
              <m:r>
                <w:rPr>
                  <w:rFonts w:ascii="Cambria Math" w:hAnsi="Cambria Math"/>
                </w:rPr>
                <m:t>m,y</m:t>
              </m:r>
            </m:sub>
          </m:sSub>
        </m:oMath>
        <w:r w:rsidR="006D79B7">
          <w:t xml:space="preserve"> is at its minimum value (</w:t>
        </w:r>
        <m:oMath>
          <m:sSub>
            <m:sSubPr>
              <m:ctrlPr>
                <w:rPr>
                  <w:rFonts w:ascii="Cambria Math" w:hAnsi="Cambria Math"/>
                  <w:i/>
                </w:rPr>
              </m:ctrlPr>
            </m:sSubPr>
            <m:e>
              <m:r>
                <w:rPr>
                  <w:rFonts w:ascii="Cambria Math" w:hAnsi="Cambria Math"/>
                </w:rPr>
                <m:t>h</m:t>
              </m:r>
            </m:e>
            <m:sub>
              <m:r>
                <w:rPr>
                  <w:rFonts w:ascii="Cambria Math" w:hAnsi="Cambria Math"/>
                </w:rPr>
                <m:t>min,m</m:t>
              </m:r>
            </m:sub>
          </m:sSub>
        </m:oMath>
        <w:r w:rsidR="006D79B7">
          <w:t>)</w:t>
        </w:r>
      </w:ins>
      <w:ins w:id="297" w:author="DFO-MPO" w:date="2018-11-21T20:59:00Z">
        <w:r w:rsidR="006D79B7">
          <w:t xml:space="preserve"> or</w:t>
        </w:r>
      </w:ins>
      <w:ins w:id="298" w:author="DFO-MPO" w:date="2018-11-21T20:38:00Z">
        <w:r w:rsidR="00AC090E">
          <w:t xml:space="preserve"> the abundance of</w:t>
        </w:r>
      </w:ins>
      <w:ins w:id="299" w:author="DFO-MPO" w:date="2018-11-21T20:42:00Z">
        <w:r w:rsidR="004D7826">
          <w:t xml:space="preserve"> </w:t>
        </w:r>
      </w:ins>
      <w:ins w:id="300" w:author="DFO-MPO" w:date="2018-11-22T07:47:00Z">
        <w:r w:rsidRPr="00F57EF9">
          <w:rPr>
            <w:b/>
            <w:rPrChange w:id="301" w:author="DFO-MPO" w:date="2018-11-22T07:47:00Z">
              <w:rPr/>
            </w:rPrChange>
          </w:rPr>
          <w:t>all</w:t>
        </w:r>
      </w:ins>
      <w:ins w:id="302" w:author="DFO-MPO" w:date="2018-11-21T20:38:00Z">
        <w:r w:rsidR="00AC090E">
          <w:t xml:space="preserve"> co-migrating MUs</w:t>
        </w:r>
      </w:ins>
      <w:ins w:id="303" w:author="DFO-MPO" w:date="2018-11-21T20:47:00Z">
        <w:r w:rsidR="004D7826">
          <w:t xml:space="preserve"> </w:t>
        </w:r>
      </w:ins>
      <w:ins w:id="304" w:author="DFO-MPO" w:date="2018-11-21T20:48:00Z">
        <w:r w:rsidR="004D7826" w:rsidRPr="004D7826">
          <w:rPr>
            <w:i/>
            <w:rPrChange w:id="305" w:author="DFO-MPO" w:date="2018-11-21T20:48:00Z">
              <w:rPr/>
            </w:rPrChange>
          </w:rPr>
          <w:t>m</w:t>
        </w:r>
        <w:r w:rsidR="004D7826">
          <w:rPr>
            <w:i/>
            <w:vertAlign w:val="superscript"/>
          </w:rPr>
          <w:t>*</w:t>
        </w:r>
        <w:r w:rsidR="004D7826">
          <w:rPr>
            <w:i/>
          </w:rPr>
          <w:t xml:space="preserve"> </w:t>
        </w:r>
      </w:ins>
      <w:ins w:id="306" w:author="DFO-MPO" w:date="2018-11-21T20:38:00Z">
        <w:r w:rsidR="00AC090E">
          <w:t xml:space="preserve">(i.e. MUs that migrate immediately before or immediately after) is below their respective </w:t>
        </w:r>
      </w:ins>
      <w:ins w:id="307" w:author="DFO-MPO" w:date="2018-11-21T20:39:00Z">
        <w:r w:rsidR="00AC090E">
          <w:rPr>
            <w:i/>
          </w:rPr>
          <w:t>UCP</w:t>
        </w:r>
        <w:r w:rsidR="00AC090E">
          <w:t>s. Specifically</w:t>
        </w:r>
      </w:ins>
      <w:ins w:id="308" w:author="DFO-MPO" w:date="2018-11-21T20:46:00Z">
        <w:r w:rsidR="004D7826">
          <w:t xml:space="preserve"> </w:t>
        </w:r>
      </w:ins>
    </w:p>
    <w:p w14:paraId="3D59A827" w14:textId="46D0004B" w:rsidR="00AC090E" w:rsidRPr="00F57EF9" w:rsidRDefault="0086486A">
      <w:pPr>
        <w:ind w:left="360"/>
        <w:pPrChange w:id="309" w:author="DFO-MPO" w:date="2018-11-22T07:48:00Z">
          <w:pPr>
            <w:pStyle w:val="ListParagraph"/>
            <w:numPr>
              <w:numId w:val="1"/>
            </w:numPr>
            <w:ind w:hanging="360"/>
          </w:pPr>
        </w:pPrChange>
      </w:pPr>
      <m:oMathPara>
        <m:oMathParaPr>
          <m:jc m:val="center"/>
        </m:oMathParaPr>
        <m:oMath>
          <m:sSub>
            <m:sSubPr>
              <m:ctrlPr>
                <w:ins w:id="310" w:author="DFO-MPO" w:date="2018-11-21T20:39:00Z">
                  <w:rPr>
                    <w:rFonts w:ascii="Cambria Math" w:hAnsi="Cambria Math"/>
                    <w:i/>
                  </w:rPr>
                </w:ins>
              </m:ctrlPr>
            </m:sSubPr>
            <m:e>
              <m:r>
                <w:ins w:id="311" w:author="DFO-MPO" w:date="2018-11-21T20:40:00Z">
                  <w:rPr>
                    <w:rFonts w:ascii="Cambria Math" w:hAnsi="Cambria Math"/>
                  </w:rPr>
                  <m:t>TAC</m:t>
                </w:ins>
              </m:r>
            </m:e>
            <m:sub>
              <m:r>
                <w:ins w:id="312" w:author="DFO-MPO" w:date="2018-11-21T20:40:00Z">
                  <w:rPr>
                    <w:rFonts w:ascii="Cambria Math" w:hAnsi="Cambria Math"/>
                  </w:rPr>
                  <m:t>target,</m:t>
                </w:ins>
              </m:r>
              <m:r>
                <w:ins w:id="313" w:author="DFO-MPO" w:date="2018-11-21T20:39:00Z">
                  <w:rPr>
                    <w:rFonts w:ascii="Cambria Math" w:hAnsi="Cambria Math"/>
                    <w:rPrChange w:id="314" w:author="DFO-MPO" w:date="2018-11-21T20:39:00Z">
                      <w:rPr/>
                    </w:rPrChange>
                  </w:rPr>
                  <m:t>m,y</m:t>
                </w:ins>
              </m:r>
            </m:sub>
          </m:sSub>
          <m:r>
            <w:ins w:id="315" w:author="DFO-MPO" w:date="2018-11-21T20:39:00Z">
              <w:rPr>
                <w:rFonts w:ascii="Cambria Math" w:hAnsi="Cambria Math"/>
                <w:rPrChange w:id="316" w:author="DFO-MPO" w:date="2018-11-21T20:39:00Z">
                  <w:rPr/>
                </w:rPrChange>
              </w:rPr>
              <m:t>=</m:t>
            </w:ins>
          </m:r>
          <m:d>
            <m:dPr>
              <m:begChr m:val="{"/>
              <m:endChr m:val=""/>
              <m:ctrlPr>
                <w:ins w:id="317" w:author="DFO-MPO" w:date="2018-11-21T20:39:00Z">
                  <w:rPr>
                    <w:rFonts w:ascii="Cambria Math" w:hAnsi="Cambria Math"/>
                    <w:i/>
                  </w:rPr>
                </w:ins>
              </m:ctrlPr>
            </m:dPr>
            <m:e>
              <m:eqArr>
                <m:eqArrPr>
                  <m:ctrlPr>
                    <w:ins w:id="318" w:author="DFO-MPO" w:date="2018-11-21T20:39:00Z">
                      <w:rPr>
                        <w:rFonts w:ascii="Cambria Math" w:hAnsi="Cambria Math"/>
                        <w:i/>
                      </w:rPr>
                    </w:ins>
                  </m:ctrlPr>
                </m:eqArrPr>
                <m:e>
                  <m:sSub>
                    <m:sSubPr>
                      <m:ctrlPr>
                        <w:ins w:id="319" w:author="DFO-MPO" w:date="2018-11-21T20:42:00Z">
                          <w:rPr>
                            <w:rFonts w:ascii="Cambria Math" w:hAnsi="Cambria Math"/>
                            <w:i/>
                          </w:rPr>
                        </w:ins>
                      </m:ctrlPr>
                    </m:sSubPr>
                    <m:e>
                      <m:r>
                        <w:ins w:id="320" w:author="DFO-MPO" w:date="2018-11-21T20:42:00Z">
                          <w:rPr>
                            <w:rFonts w:ascii="Cambria Math" w:hAnsi="Cambria Math"/>
                          </w:rPr>
                          <m:t>TAC</m:t>
                        </w:ins>
                      </m:r>
                    </m:e>
                    <m:sub>
                      <m:r>
                        <w:ins w:id="321" w:author="DFO-MPO" w:date="2018-11-21T20:42:00Z">
                          <w:rPr>
                            <w:rFonts w:ascii="Cambria Math" w:hAnsi="Cambria Math"/>
                          </w:rPr>
                          <m:t>prov</m:t>
                        </w:ins>
                      </m:r>
                    </m:sub>
                  </m:sSub>
                  <m:r>
                    <w:ins w:id="322" w:author="DFO-MPO" w:date="2018-11-21T20:42:00Z">
                      <w:rPr>
                        <w:rFonts w:ascii="Cambria Math" w:hAnsi="Cambria Math"/>
                      </w:rPr>
                      <m:t xml:space="preserve">     </m:t>
                    </w:ins>
                  </m:r>
                  <m:r>
                    <w:ins w:id="323" w:author="DFO-MPO" w:date="2018-11-21T20:42:00Z">
                      <m:rPr>
                        <m:sty m:val="p"/>
                      </m:rPr>
                      <w:rPr>
                        <w:rFonts w:ascii="Cambria Math" w:hAnsi="Cambria Math" w:hint="eastAsia"/>
                      </w:rPr>
                      <m:t>if</m:t>
                    </w:ins>
                  </m:r>
                  <m:r>
                    <w:ins w:id="324" w:author="DFO-MPO" w:date="2018-11-21T20:43:00Z">
                      <m:rPr>
                        <m:sty m:val="p"/>
                      </m:rPr>
                      <w:rPr>
                        <w:rFonts w:ascii="Cambria Math" w:hAnsi="Cambria Math"/>
                      </w:rPr>
                      <m:t xml:space="preserve"> </m:t>
                    </w:ins>
                  </m:r>
                  <m:acc>
                    <m:accPr>
                      <m:ctrlPr>
                        <w:ins w:id="325" w:author="DFO-MPO" w:date="2018-11-21T20:56:00Z">
                          <w:rPr>
                            <w:rFonts w:ascii="Cambria Math" w:hAnsi="Cambria Math"/>
                            <w:i/>
                            <w:sz w:val="22"/>
                            <w:szCs w:val="22"/>
                            <w:lang w:eastAsia="en-US"/>
                          </w:rPr>
                        </w:ins>
                      </m:ctrlPr>
                    </m:accPr>
                    <m:e>
                      <m:sSub>
                        <m:sSubPr>
                          <m:ctrlPr>
                            <w:ins w:id="326" w:author="DFO-MPO" w:date="2018-11-21T20:56:00Z">
                              <w:rPr>
                                <w:rFonts w:ascii="Cambria Math" w:hAnsi="Cambria Math"/>
                                <w:i/>
                                <w:sz w:val="22"/>
                                <w:szCs w:val="22"/>
                                <w:lang w:eastAsia="en-US"/>
                              </w:rPr>
                            </w:ins>
                          </m:ctrlPr>
                        </m:sSubPr>
                        <m:e>
                          <m:r>
                            <w:ins w:id="327" w:author="DFO-MPO" w:date="2018-11-21T20:56:00Z">
                              <w:rPr>
                                <w:rFonts w:ascii="Cambria Math" w:hAnsi="Cambria Math"/>
                              </w:rPr>
                              <m:t>R</m:t>
                            </w:ins>
                          </m:r>
                        </m:e>
                        <m:sub>
                          <m:r>
                            <w:ins w:id="328" w:author="DFO-MPO" w:date="2018-11-21T20:56:00Z">
                              <w:rPr>
                                <w:rFonts w:ascii="Cambria Math" w:hAnsi="Cambria Math"/>
                              </w:rPr>
                              <m:t>m,y</m:t>
                            </w:ins>
                          </m:r>
                        </m:sub>
                      </m:sSub>
                    </m:e>
                  </m:acc>
                  <m:r>
                    <w:ins w:id="329" w:author="DFO-MPO" w:date="2018-11-21T20:57:00Z">
                      <w:rPr>
                        <w:rFonts w:ascii="Cambria Math" w:hAnsi="Cambria Math"/>
                        <w:sz w:val="22"/>
                        <w:szCs w:val="22"/>
                        <w:lang w:eastAsia="en-US"/>
                      </w:rPr>
                      <m:t>&lt;</m:t>
                    </w:ins>
                  </m:r>
                  <m:sSub>
                    <m:sSubPr>
                      <m:ctrlPr>
                        <w:ins w:id="330" w:author="DFO-MPO" w:date="2018-11-21T20:56:00Z">
                          <w:rPr>
                            <w:rFonts w:ascii="Cambria Math" w:hAnsi="Cambria Math"/>
                            <w:i/>
                            <w:sz w:val="22"/>
                            <w:szCs w:val="22"/>
                            <w:lang w:eastAsia="en-US"/>
                          </w:rPr>
                        </w:ins>
                      </m:ctrlPr>
                    </m:sSubPr>
                    <m:e>
                      <m:r>
                        <w:ins w:id="331" w:author="DFO-MPO" w:date="2018-11-21T20:57:00Z">
                          <w:rPr>
                            <w:rFonts w:ascii="Cambria Math" w:hAnsi="Cambria Math"/>
                            <w:sz w:val="22"/>
                            <w:szCs w:val="22"/>
                            <w:lang w:eastAsia="en-US"/>
                          </w:rPr>
                          <m:t>EG</m:t>
                        </w:ins>
                      </m:r>
                    </m:e>
                    <m:sub>
                      <m:r>
                        <w:ins w:id="332" w:author="DFO-MPO" w:date="2018-11-21T20:56:00Z">
                          <w:rPr>
                            <w:rFonts w:ascii="Cambria Math" w:hAnsi="Cambria Math"/>
                          </w:rPr>
                          <m:t>m</m:t>
                        </w:ins>
                      </m:r>
                      <m:r>
                        <w:ins w:id="333" w:author="DFO-MPO" w:date="2018-11-21T20:56:00Z">
                          <w:rPr>
                            <w:rFonts w:ascii="Cambria Math" w:hAnsi="Cambria Math"/>
                            <w:vertAlign w:val="superscript"/>
                          </w:rPr>
                          <m:t>,y</m:t>
                        </w:ins>
                      </m:r>
                    </m:sub>
                  </m:sSub>
                  <m:r>
                    <w:ins w:id="334" w:author="DFO-MPO" w:date="2018-11-21T21:00:00Z">
                      <w:rPr>
                        <w:rFonts w:ascii="Cambria Math" w:hAnsi="Cambria Math"/>
                        <w:sz w:val="22"/>
                        <w:szCs w:val="22"/>
                        <w:lang w:eastAsia="en-US"/>
                      </w:rPr>
                      <m:t xml:space="preserve"> ||  </m:t>
                    </w:ins>
                  </m:r>
                  <m:acc>
                    <m:accPr>
                      <m:ctrlPr>
                        <w:ins w:id="335" w:author="DFO-MPO" w:date="2018-11-21T21:00:00Z">
                          <w:rPr>
                            <w:rFonts w:ascii="Cambria Math" w:hAnsi="Cambria Math"/>
                            <w:i/>
                            <w:sz w:val="22"/>
                            <w:szCs w:val="22"/>
                            <w:lang w:eastAsia="en-US"/>
                          </w:rPr>
                        </w:ins>
                      </m:ctrlPr>
                    </m:accPr>
                    <m:e>
                      <m:sSub>
                        <m:sSubPr>
                          <m:ctrlPr>
                            <w:ins w:id="336" w:author="DFO-MPO" w:date="2018-11-21T21:00:00Z">
                              <w:rPr>
                                <w:rFonts w:ascii="Cambria Math" w:hAnsi="Cambria Math"/>
                                <w:i/>
                                <w:sz w:val="22"/>
                                <w:szCs w:val="22"/>
                                <w:lang w:eastAsia="en-US"/>
                              </w:rPr>
                            </w:ins>
                          </m:ctrlPr>
                        </m:sSubPr>
                        <m:e>
                          <m:r>
                            <w:ins w:id="337" w:author="DFO-MPO" w:date="2018-11-21T21:00:00Z">
                              <w:rPr>
                                <w:rFonts w:ascii="Cambria Math" w:hAnsi="Cambria Math"/>
                              </w:rPr>
                              <m:t>R</m:t>
                            </w:ins>
                          </m:r>
                        </m:e>
                        <m:sub>
                          <m:r>
                            <w:ins w:id="338" w:author="DFO-MPO" w:date="2018-11-21T21:00:00Z">
                              <w:rPr>
                                <w:rFonts w:ascii="Cambria Math" w:hAnsi="Cambria Math"/>
                              </w:rPr>
                              <m:t>m*,y</m:t>
                            </w:ins>
                          </m:r>
                        </m:sub>
                      </m:sSub>
                    </m:e>
                  </m:acc>
                  <m:r>
                    <w:ins w:id="339" w:author="DFO-MPO" w:date="2018-11-21T21:00:00Z">
                      <w:rPr>
                        <w:rFonts w:ascii="Cambria Math" w:hAnsi="Cambria Math"/>
                        <w:sz w:val="22"/>
                        <w:szCs w:val="22"/>
                        <w:lang w:eastAsia="en-US"/>
                      </w:rPr>
                      <m:t>≥</m:t>
                    </w:ins>
                  </m:r>
                  <m:sSub>
                    <m:sSubPr>
                      <m:ctrlPr>
                        <w:ins w:id="340" w:author="DFO-MPO" w:date="2018-11-21T21:00:00Z">
                          <w:rPr>
                            <w:rFonts w:ascii="Cambria Math" w:hAnsi="Cambria Math"/>
                            <w:i/>
                          </w:rPr>
                        </w:ins>
                      </m:ctrlPr>
                    </m:sSubPr>
                    <m:e>
                      <m:r>
                        <w:ins w:id="341" w:author="DFO-MPO" w:date="2018-11-21T21:00:00Z">
                          <w:rPr>
                            <w:rFonts w:ascii="Cambria Math" w:hAnsi="Cambria Math"/>
                          </w:rPr>
                          <m:t>UCP</m:t>
                        </w:ins>
                      </m:r>
                    </m:e>
                    <m:sub>
                      <m:r>
                        <w:ins w:id="342" w:author="DFO-MPO" w:date="2018-11-21T21:00:00Z">
                          <w:rPr>
                            <w:rFonts w:ascii="Cambria Math" w:hAnsi="Cambria Math"/>
                          </w:rPr>
                          <m:t>m*,y</m:t>
                        </w:ins>
                      </m:r>
                    </m:sub>
                  </m:sSub>
                  <m:r>
                    <w:ins w:id="343" w:author="DFO-MPO" w:date="2018-11-21T20:56:00Z">
                      <w:rPr>
                        <w:rFonts w:ascii="Cambria Math" w:hAnsi="Cambria Math"/>
                        <w:sz w:val="22"/>
                        <w:szCs w:val="22"/>
                        <w:lang w:eastAsia="en-US"/>
                      </w:rPr>
                      <m:t xml:space="preserve"> </m:t>
                    </w:ins>
                  </m:r>
                </m:e>
                <m:e>
                  <m:r>
                    <w:ins w:id="344" w:author="DFO-MPO" w:date="2018-11-21T20:39:00Z">
                      <w:rPr>
                        <w:rFonts w:ascii="Cambria Math" w:hAnsi="Cambria Math" w:hint="eastAsia"/>
                      </w:rPr>
                      <m:t>0.</m:t>
                    </w:ins>
                  </m:r>
                  <m:r>
                    <w:ins w:id="345" w:author="DFO-MPO" w:date="2018-11-21T20:57:00Z">
                      <w:rPr>
                        <w:rFonts w:ascii="Cambria Math" w:hAnsi="Cambria Math"/>
                      </w:rPr>
                      <m:t xml:space="preserve">75* </m:t>
                    </w:ins>
                  </m:r>
                  <m:sSub>
                    <m:sSubPr>
                      <m:ctrlPr>
                        <w:ins w:id="346" w:author="DFO-MPO" w:date="2018-11-21T20:57:00Z">
                          <w:rPr>
                            <w:rFonts w:ascii="Cambria Math" w:hAnsi="Cambria Math"/>
                            <w:i/>
                          </w:rPr>
                        </w:ins>
                      </m:ctrlPr>
                    </m:sSubPr>
                    <m:e>
                      <m:r>
                        <w:ins w:id="347" w:author="DFO-MPO" w:date="2018-11-21T20:57:00Z">
                          <w:rPr>
                            <w:rFonts w:ascii="Cambria Math" w:hAnsi="Cambria Math"/>
                          </w:rPr>
                          <m:t>TAC</m:t>
                        </w:ins>
                      </m:r>
                    </m:e>
                    <m:sub>
                      <m:r>
                        <w:ins w:id="348" w:author="DFO-MPO" w:date="2018-11-21T20:57:00Z">
                          <w:rPr>
                            <w:rFonts w:ascii="Cambria Math" w:hAnsi="Cambria Math"/>
                          </w:rPr>
                          <m:t>prov</m:t>
                        </w:ins>
                      </m:r>
                    </m:sub>
                  </m:sSub>
                  <m:r>
                    <w:ins w:id="349" w:author="DFO-MPO" w:date="2018-11-21T20:39:00Z">
                      <w:rPr>
                        <w:rFonts w:ascii="Cambria Math" w:hAnsi="Cambria Math"/>
                        <w:sz w:val="22"/>
                        <w:szCs w:val="22"/>
                        <w:lang w:eastAsia="en-US"/>
                        <w:rPrChange w:id="350" w:author="DFO-MPO" w:date="2018-11-21T20:39:00Z">
                          <w:rPr>
                            <w:sz w:val="22"/>
                            <w:szCs w:val="22"/>
                            <w:lang w:eastAsia="en-US"/>
                          </w:rPr>
                        </w:rPrChange>
                      </w:rPr>
                      <m:t xml:space="preserve">     </m:t>
                    </w:ins>
                  </m:r>
                  <m:r>
                    <w:ins w:id="351" w:author="DFO-MPO" w:date="2018-11-21T20:39:00Z">
                      <m:rPr>
                        <m:sty m:val="p"/>
                      </m:rPr>
                      <w:rPr>
                        <w:rFonts w:ascii="Cambria Math" w:hAnsi="Cambria Math"/>
                        <w:sz w:val="22"/>
                        <w:szCs w:val="22"/>
                        <w:lang w:eastAsia="en-US"/>
                        <w:rPrChange w:id="352" w:author="DFO-MPO" w:date="2018-11-21T20:39:00Z">
                          <w:rPr>
                            <w:sz w:val="22"/>
                            <w:szCs w:val="22"/>
                            <w:lang w:eastAsia="en-US"/>
                          </w:rPr>
                        </w:rPrChange>
                      </w:rPr>
                      <m:t xml:space="preserve">if </m:t>
                    </w:ins>
                  </m:r>
                  <m:acc>
                    <m:accPr>
                      <m:ctrlPr>
                        <w:ins w:id="353" w:author="DFO-MPO" w:date="2018-11-21T20:39:00Z">
                          <w:rPr>
                            <w:rFonts w:ascii="Cambria Math" w:hAnsi="Cambria Math"/>
                            <w:i/>
                            <w:sz w:val="22"/>
                            <w:szCs w:val="22"/>
                            <w:lang w:eastAsia="en-US"/>
                          </w:rPr>
                        </w:ins>
                      </m:ctrlPr>
                    </m:accPr>
                    <m:e>
                      <m:sSub>
                        <m:sSubPr>
                          <m:ctrlPr>
                            <w:ins w:id="354" w:author="DFO-MPO" w:date="2018-11-21T20:39:00Z">
                              <w:rPr>
                                <w:rFonts w:ascii="Cambria Math" w:hAnsi="Cambria Math"/>
                                <w:i/>
                                <w:sz w:val="22"/>
                                <w:szCs w:val="22"/>
                                <w:lang w:eastAsia="en-US"/>
                              </w:rPr>
                            </w:ins>
                          </m:ctrlPr>
                        </m:sSubPr>
                        <m:e>
                          <m:r>
                            <w:ins w:id="355" w:author="DFO-MPO" w:date="2018-11-21T20:39:00Z">
                              <w:rPr>
                                <w:rFonts w:ascii="Cambria Math" w:hAnsi="Cambria Math"/>
                                <w:rPrChange w:id="356" w:author="DFO-MPO" w:date="2018-11-21T20:39:00Z">
                                  <w:rPr/>
                                </w:rPrChange>
                              </w:rPr>
                              <m:t>R</m:t>
                            </w:ins>
                          </m:r>
                        </m:e>
                        <m:sub>
                          <m:r>
                            <w:ins w:id="357" w:author="DFO-MPO" w:date="2018-11-21T20:39:00Z">
                              <w:rPr>
                                <w:rFonts w:ascii="Cambria Math" w:hAnsi="Cambria Math"/>
                                <w:rPrChange w:id="358" w:author="DFO-MPO" w:date="2018-11-21T20:39:00Z">
                                  <w:rPr/>
                                </w:rPrChange>
                              </w:rPr>
                              <m:t>m</m:t>
                            </w:ins>
                          </m:r>
                          <m:r>
                            <w:ins w:id="359" w:author="DFO-MPO" w:date="2018-11-21T20:59:00Z">
                              <w:rPr>
                                <w:rFonts w:ascii="Cambria Math" w:hAnsi="Cambria Math"/>
                              </w:rPr>
                              <m:t>*</m:t>
                            </w:ins>
                          </m:r>
                          <m:r>
                            <w:ins w:id="360" w:author="DFO-MPO" w:date="2018-11-21T20:39:00Z">
                              <w:rPr>
                                <w:rFonts w:ascii="Cambria Math" w:hAnsi="Cambria Math"/>
                                <w:rPrChange w:id="361" w:author="DFO-MPO" w:date="2018-11-21T20:39:00Z">
                                  <w:rPr/>
                                </w:rPrChange>
                              </w:rPr>
                              <m:t>,y</m:t>
                            </w:ins>
                          </m:r>
                        </m:sub>
                      </m:sSub>
                    </m:e>
                  </m:acc>
                  <m:r>
                    <w:ins w:id="362" w:author="DFO-MPO" w:date="2018-11-21T21:00:00Z">
                      <w:rPr>
                        <w:rFonts w:ascii="Cambria Math" w:hAnsi="Cambria Math"/>
                        <w:sz w:val="22"/>
                        <w:szCs w:val="22"/>
                        <w:lang w:eastAsia="en-US"/>
                      </w:rPr>
                      <m:t>&lt;</m:t>
                    </w:ins>
                  </m:r>
                  <m:sSub>
                    <m:sSubPr>
                      <m:ctrlPr>
                        <w:ins w:id="363" w:author="DFO-MPO" w:date="2018-11-21T20:39:00Z">
                          <w:rPr>
                            <w:rFonts w:ascii="Cambria Math" w:hAnsi="Cambria Math"/>
                            <w:i/>
                          </w:rPr>
                        </w:ins>
                      </m:ctrlPr>
                    </m:sSubPr>
                    <m:e>
                      <m:r>
                        <w:ins w:id="364" w:author="DFO-MPO" w:date="2018-11-21T20:39:00Z">
                          <w:rPr>
                            <w:rFonts w:ascii="Cambria Math" w:hAnsi="Cambria Math"/>
                            <w:rPrChange w:id="365" w:author="DFO-MPO" w:date="2018-11-21T20:39:00Z">
                              <w:rPr/>
                            </w:rPrChange>
                          </w:rPr>
                          <m:t>UCP</m:t>
                        </w:ins>
                      </m:r>
                    </m:e>
                    <m:sub>
                      <m:r>
                        <w:ins w:id="366" w:author="DFO-MPO" w:date="2018-11-21T20:39:00Z">
                          <w:rPr>
                            <w:rFonts w:ascii="Cambria Math" w:hAnsi="Cambria Math"/>
                            <w:rPrChange w:id="367" w:author="DFO-MPO" w:date="2018-11-21T20:39:00Z">
                              <w:rPr/>
                            </w:rPrChange>
                          </w:rPr>
                          <m:t>m</m:t>
                        </w:ins>
                      </m:r>
                      <m:r>
                        <w:ins w:id="368" w:author="DFO-MPO" w:date="2018-11-21T20:59:00Z">
                          <w:rPr>
                            <w:rFonts w:ascii="Cambria Math" w:hAnsi="Cambria Math"/>
                          </w:rPr>
                          <m:t>*</m:t>
                        </w:ins>
                      </m:r>
                      <m:r>
                        <w:ins w:id="369" w:author="DFO-MPO" w:date="2018-11-21T20:39:00Z">
                          <w:rPr>
                            <w:rFonts w:ascii="Cambria Math" w:hAnsi="Cambria Math"/>
                            <w:rPrChange w:id="370" w:author="DFO-MPO" w:date="2018-11-21T20:39:00Z">
                              <w:rPr/>
                            </w:rPrChange>
                          </w:rPr>
                          <m:t>,y</m:t>
                        </w:ins>
                      </m:r>
                    </m:sub>
                  </m:sSub>
                </m:e>
              </m:eqArr>
            </m:e>
          </m:d>
        </m:oMath>
      </m:oMathPara>
    </w:p>
    <w:p w14:paraId="3F403CFC" w14:textId="72823DA8" w:rsidR="008E49EB" w:rsidRPr="008E49EB" w:rsidDel="00AC090E" w:rsidRDefault="005B674E">
      <w:pPr>
        <w:pStyle w:val="ListParagraph"/>
        <w:rPr>
          <w:del w:id="371" w:author="DFO-MPO" w:date="2018-11-21T20:33:00Z"/>
        </w:rPr>
        <w:pPrChange w:id="372" w:author="DFO-MPO" w:date="2018-11-21T10:37:00Z">
          <w:pPr>
            <w:pStyle w:val="ListParagraph"/>
            <w:numPr>
              <w:numId w:val="1"/>
            </w:numPr>
            <w:ind w:hanging="360"/>
          </w:pPr>
        </w:pPrChange>
      </w:pPr>
      <w:del w:id="373" w:author="DFO-MPO" w:date="2018-11-21T20:33:00Z">
        <w:r w:rsidDel="00AC090E">
          <w:delText xml:space="preserve">If a MU is above its upper FRP (after incorporating the </w:delText>
        </w:r>
        <w:r w:rsidRPr="00656ACE" w:rsidDel="00AC090E">
          <w:rPr>
            <w:i/>
            <w:rPrChange w:id="374" w:author="Cameron Freshwater" w:date="2018-11-16T18:15:00Z">
              <w:rPr/>
            </w:rPrChange>
          </w:rPr>
          <w:delText>pMA</w:delText>
        </w:r>
        <w:r w:rsidDel="00AC090E">
          <w:delText>), the TAC is calculated using a</w:delText>
        </w:r>
        <w:r w:rsidR="00B20A63" w:rsidDel="00AC090E">
          <w:delText xml:space="preserve"> maximum</w:delText>
        </w:r>
        <w:r w:rsidDel="00AC090E">
          <w:delText xml:space="preserve"> target exploitation rate of 0.6.</w:delText>
        </w:r>
        <w:r w:rsidR="00E54C5B" w:rsidRPr="00E54C5B" w:rsidDel="00AC090E">
          <w:delText xml:space="preserve"> </w:delText>
        </w:r>
        <w:r w:rsidR="00E54C5B" w:rsidDel="00AC090E">
          <w:delText>As above, an overlap constraint is applied unless the neighboring CUs are above their upper FRP after .</w:delText>
        </w:r>
      </w:del>
    </w:p>
    <w:p w14:paraId="5C040693" w14:textId="13440783" w:rsidR="000B7F48" w:rsidDel="00AC090E" w:rsidRDefault="000B7F48" w:rsidP="000B7F48">
      <w:pPr>
        <w:rPr>
          <w:del w:id="375" w:author="DFO-MPO" w:date="2018-11-21T20:33:00Z"/>
        </w:rPr>
      </w:pPr>
      <w:del w:id="376" w:author="DFO-MPO" w:date="2018-11-21T20:33:00Z">
        <w:r w:rsidRPr="00903EC4" w:rsidDel="00AC090E">
          <w:delText>MU</w:delText>
        </w:r>
        <w:r w:rsidDel="00AC090E">
          <w:delText xml:space="preserve">-specific FRPs, which may vary by cycle line, </w:delText>
        </w:r>
        <w:r w:rsidR="008D4656" w:rsidDel="00AC090E">
          <w:delText xml:space="preserve">are shown in Table A2 </w:delText>
        </w:r>
        <w:r w:rsidDel="00AC090E">
          <w:delText>and an example TAM rule calculation is shown in Figure A1.</w:delText>
        </w:r>
      </w:del>
    </w:p>
    <w:p w14:paraId="49A769D3" w14:textId="6EDFFAF2" w:rsidR="00930561" w:rsidDel="00D95847" w:rsidRDefault="00E54C5B" w:rsidP="005C4D7F">
      <w:pPr>
        <w:ind w:firstLine="720"/>
        <w:rPr>
          <w:del w:id="377" w:author="DFO-MPO" w:date="2018-11-21T20:03:00Z"/>
        </w:rPr>
      </w:pPr>
      <w:del w:id="378" w:author="DFO-MPO" w:date="2018-11-21T20:03:00Z">
        <w:r w:rsidDel="00D95847">
          <w:delText xml:space="preserve">The in-season abundance estimates necessary to generate TACs are provided by test fisheries conducted at regular intervals as adult salmon migrate into nearshore areas (i.e. Johnston and Juan de Fuca straits). MU-specific abundance is estimated using genetic stock identification techniques conducted on a subsample of test fishery catches (Beacham et al. 2005). </w:delText>
        </w:r>
        <w:r w:rsidR="00930561" w:rsidDel="00D95847">
          <w:delText xml:space="preserve">We simulated </w:delText>
        </w:r>
        <w:r w:rsidR="000909F1" w:rsidDel="00D95847">
          <w:delText>the in-season estimation</w:delText>
        </w:r>
        <w:r w:rsidR="00930561" w:rsidDel="00D95847">
          <w:delText xml:space="preserve"> process as</w:delText>
        </w:r>
      </w:del>
    </w:p>
    <w:p w14:paraId="3693A80F" w14:textId="4767F86E" w:rsidR="00930561" w:rsidDel="00D95847" w:rsidRDefault="00FD65B3" w:rsidP="00930561">
      <w:pPr>
        <w:rPr>
          <w:del w:id="379" w:author="DFO-MPO" w:date="2018-11-21T20:03:00Z"/>
        </w:rPr>
      </w:pPr>
      <w:del w:id="380" w:author="DFO-MPO" w:date="2018-11-21T20:03:00Z">
        <w:r w:rsidDel="00D95847">
          <w:delText>Equation A4</w:delText>
        </w:r>
        <w:r w:rsidR="00930561" w:rsidDel="00D95847">
          <w:delText xml:space="preserve"> </w:delText>
        </w:r>
        <w:r w:rsidR="00930561" w:rsidDel="00D95847">
          <w:tab/>
        </w:r>
        <w:r w:rsidR="00930561" w:rsidDel="00D95847">
          <w:tab/>
        </w:r>
        <m:oMath>
          <m:acc>
            <m:accPr>
              <m:ctrlPr>
                <w:rPr>
                  <w:rFonts w:ascii="Cambria Math" w:hAnsi="Cambria Math"/>
                  <w:i/>
                  <w:sz w:val="22"/>
                  <w:szCs w:val="22"/>
                  <w:lang w:eastAsia="en-US"/>
                </w:rPr>
              </m:ctrlPr>
            </m:accPr>
            <m:e>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e>
          </m:acc>
          <m:r>
            <w:rPr>
              <w:rFonts w:ascii="Cambria Math" w:hAnsi="Cambria Math"/>
            </w:rPr>
            <m:t>=</m:t>
          </m:r>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r>
            <w:rPr>
              <w:rFonts w:ascii="Cambria Math" w:hAnsi="Cambria Math"/>
            </w:rPr>
            <m:t>+</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y</m:t>
              </m:r>
            </m:sub>
          </m:sSub>
          <m:r>
            <w:rPr>
              <w:rFonts w:ascii="Cambria Math" w:hAnsi="Cambria Math"/>
            </w:rPr>
            <m:t xml:space="preserve">,  </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m:t>
              </m:r>
            </m:sub>
          </m:sSub>
          <m:r>
            <w:rPr>
              <w:rFonts w:ascii="Cambria Math" w:hAnsi="Cambria Math"/>
            </w:rPr>
            <m:t xml:space="preserve"> ~ </m:t>
          </m:r>
          <m:r>
            <m:rPr>
              <m:sty m:val="p"/>
            </m:rPr>
            <w:rPr>
              <w:rFonts w:ascii="Cambria Math" w:hAnsi="Cambria Math"/>
            </w:rPr>
            <m:t>normal(</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xml:space="preserve">, </m:t>
          </m:r>
          <m:r>
            <w:rPr>
              <w:rFonts w:ascii="Cambria Math" w:hAnsi="Cambria Math"/>
            </w:rPr>
            <m:t>)</m:t>
          </m:r>
        </m:oMath>
      </w:del>
    </w:p>
    <w:p w14:paraId="59A30A36" w14:textId="57090670" w:rsidR="005B674E" w:rsidDel="00AC090E" w:rsidRDefault="000909F1" w:rsidP="00312D7E">
      <w:pPr>
        <w:rPr>
          <w:del w:id="381" w:author="DFO-MPO" w:date="2018-11-21T20:33:00Z"/>
        </w:rPr>
      </w:pPr>
      <w:del w:id="382" w:author="DFO-MPO" w:date="2018-11-21T20:03:00Z">
        <w:r w:rsidDel="00D95847">
          <w:delText>w</w:delText>
        </w:r>
        <w:r w:rsidR="00930561" w:rsidDel="00D95847">
          <w:delText xml:space="preserve">here the estimated abundance of </w:delText>
        </w:r>
      </w:del>
      <w:commentRangeStart w:id="383"/>
      <w:del w:id="384" w:author="DFO-MPO" w:date="2018-11-18T15:01:00Z">
        <w:r w:rsidR="00930561" w:rsidDel="00452184">
          <w:delText xml:space="preserve">recruits </w:delText>
        </w:r>
      </w:del>
      <w:commentRangeEnd w:id="383"/>
      <w:del w:id="385" w:author="DFO-MPO" w:date="2018-11-21T20:03:00Z">
        <w:r w:rsidR="00F43DC4" w:rsidDel="00D95847">
          <w:rPr>
            <w:rStyle w:val="CommentReference"/>
          </w:rPr>
          <w:commentReference w:id="383"/>
        </w:r>
        <w:r w:rsidR="00930561" w:rsidRPr="00930561" w:rsidDel="00D95847">
          <w:rPr>
            <w:rFonts w:cs="Times New Roman"/>
            <w:i/>
          </w:rPr>
          <w:delText>Ȓ</w:delText>
        </w:r>
        <w:r w:rsidR="00930561" w:rsidDel="00D95847">
          <w:delText xml:space="preserve"> in MU </w:delText>
        </w:r>
        <w:r w:rsidR="00930561" w:rsidDel="00D95847">
          <w:rPr>
            <w:i/>
          </w:rPr>
          <w:delText>m</w:delText>
        </w:r>
        <w:r w:rsidR="00930561" w:rsidDel="00D95847">
          <w:delText xml:space="preserve"> and </w:delText>
        </w:r>
        <w:r w:rsidR="00930561" w:rsidDel="00D95847">
          <w:rPr>
            <w:i/>
          </w:rPr>
          <w:delText>y</w:delText>
        </w:r>
        <w:r w:rsidR="00930561" w:rsidDel="00D95847">
          <w:delText xml:space="preserve"> is assumed to be a function of true recruit abundance </w:delText>
        </w:r>
        <w:r w:rsidR="00930561" w:rsidDel="00D95847">
          <w:rPr>
            <w:i/>
          </w:rPr>
          <w:delText>R</w:delText>
        </w:r>
        <w:r w:rsidR="00930561" w:rsidDel="00D95847">
          <w:delText xml:space="preserve"> plus normally distributed observation error with mean</w:delText>
        </w:r>
        <w:r w:rsidDel="00D95847">
          <w:delText xml:space="preserve"> </w:delText>
        </w:r>
        <m:oMath>
          <m:r>
            <m:rPr>
              <m:sty m:val="p"/>
            </m:rPr>
            <w:rPr>
              <w:rFonts w:ascii="Cambria Math" w:hAnsi="Cambria Math"/>
            </w:rPr>
            <m:t>τ</m:t>
          </m:r>
        </m:oMath>
        <w:r w:rsidDel="00D95847">
          <w:delText xml:space="preserve"> and </w:delText>
        </w:r>
      </w:del>
      <w:ins w:id="386" w:author="Cameron Freshwater" w:date="2018-11-16T18:15:00Z">
        <w:del w:id="387" w:author="DFO-MPO" w:date="2018-11-21T20:03:00Z">
          <w:r w:rsidR="00656ACE" w:rsidDel="00D95847">
            <w:delText>variance</w:delText>
          </w:r>
        </w:del>
      </w:ins>
      <w:del w:id="388" w:author="DFO-MPO" w:date="2018-11-21T20:03:00Z">
        <w:r w:rsidDel="00D95847">
          <w:delText xml:space="preserve"> </w:delText>
        </w:r>
      </w:del>
      <m:oMath>
        <m:sSubSup>
          <m:sSubSupPr>
            <m:ctrlPr>
              <w:ins w:id="389" w:author="Cameron Freshwater" w:date="2018-11-16T18:15:00Z">
                <w:del w:id="390" w:author="DFO-MPO" w:date="2018-11-21T20:03:00Z">
                  <w:rPr>
                    <w:rFonts w:ascii="Cambria Math" w:hAnsi="Cambria Math"/>
                  </w:rPr>
                </w:del>
              </w:ins>
            </m:ctrlPr>
          </m:sSubSupPr>
          <m:e>
            <m:r>
              <w:ins w:id="391" w:author="Cameron Freshwater" w:date="2018-11-16T18:15:00Z">
                <w:del w:id="392" w:author="DFO-MPO" w:date="2018-11-21T20:03:00Z">
                  <m:rPr>
                    <m:sty m:val="p"/>
                  </m:rPr>
                  <w:rPr>
                    <w:rFonts w:ascii="Cambria Math" w:hAnsi="Cambria Math"/>
                  </w:rPr>
                  <m:t>σ</m:t>
                </w:del>
              </w:ins>
            </m:r>
          </m:e>
          <m:sub>
            <m:r>
              <w:ins w:id="393" w:author="Cameron Freshwater" w:date="2018-11-16T18:15:00Z">
                <w:del w:id="394" w:author="DFO-MPO" w:date="2018-11-21T20:03:00Z">
                  <m:rPr>
                    <m:sty m:val="p"/>
                  </m:rPr>
                  <w:rPr>
                    <w:rFonts w:ascii="Cambria Math" w:hAnsi="Cambria Math"/>
                  </w:rPr>
                  <m:t>τ</m:t>
                </w:del>
              </w:ins>
            </m:r>
          </m:sub>
          <m:sup>
            <m:r>
              <w:ins w:id="395" w:author="Cameron Freshwater" w:date="2018-11-16T18:15:00Z">
                <w:del w:id="396" w:author="DFO-MPO" w:date="2018-11-21T20:03:00Z">
                  <w:rPr>
                    <w:rFonts w:ascii="Cambria Math" w:hAnsi="Cambria Math"/>
                  </w:rPr>
                  <m:t>2</m:t>
                </w:del>
              </w:ins>
            </m:r>
          </m:sup>
        </m:sSubSup>
      </m:oMath>
      <w:del w:id="397" w:author="DFO-MPO" w:date="2018-11-21T20:03:00Z">
        <w:r w:rsidDel="00D95847">
          <w:delText>.</w:delText>
        </w:r>
      </w:del>
      <w:del w:id="398" w:author="DFO-MPO" w:date="2018-11-21T20:33:00Z">
        <w:r w:rsidR="005C4D7F" w:rsidDel="00AC090E">
          <w:tab/>
        </w:r>
      </w:del>
    </w:p>
    <w:p w14:paraId="5ECB8D63" w14:textId="2A81B84F" w:rsidR="00930561" w:rsidDel="00D95847" w:rsidRDefault="005C4D7F" w:rsidP="005C4D7F">
      <w:pPr>
        <w:ind w:firstLine="720"/>
        <w:rPr>
          <w:del w:id="399" w:author="DFO-MPO" w:date="2018-11-21T20:04:00Z"/>
        </w:rPr>
      </w:pPr>
      <w:del w:id="400" w:author="DFO-MPO" w:date="2018-11-21T20:04:00Z">
        <w:r w:rsidDel="00D95847">
          <w:delText>We parameterized o</w:delText>
        </w:r>
        <w:r w:rsidR="000909F1" w:rsidDel="00D95847">
          <w:delText>bservation error</w:delText>
        </w:r>
      </w:del>
      <w:ins w:id="401" w:author="Cameron Freshwater" w:date="2018-11-16T18:16:00Z">
        <w:del w:id="402" w:author="DFO-MPO" w:date="2018-11-21T20:04:00Z">
          <w:r w:rsidR="00656ACE" w:rsidDel="00D95847">
            <w:delText xml:space="preserve"> </w:delText>
          </w:r>
          <m:oMath>
            <m:r>
              <m:rPr>
                <m:sty m:val="p"/>
              </m:rPr>
              <w:rPr>
                <w:rFonts w:ascii="Cambria Math" w:hAnsi="Cambria Math"/>
              </w:rPr>
              <m:t>(</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r>
              <w:rPr>
                <w:rFonts w:ascii="Cambria Math" w:hAnsi="Cambria Math"/>
              </w:rPr>
              <m:t>)</m:t>
            </m:r>
          </m:oMath>
        </w:del>
      </w:ins>
      <w:del w:id="403" w:author="DFO-MPO" w:date="2018-11-21T20:04:00Z">
        <w:r w:rsidR="000909F1" w:rsidDel="00D95847">
          <w:delText xml:space="preserve"> </w:delText>
        </w:r>
        <w:r w:rsidR="00930561" w:rsidDel="00D95847">
          <w:delText xml:space="preserve">using deviations between in-season and post-season estimates of salmon abundance from </w:delText>
        </w:r>
        <w:r w:rsidR="000909F1" w:rsidRPr="000909F1" w:rsidDel="00D95847">
          <w:delText>2005</w:delText>
        </w:r>
        <w:r w:rsidR="00930561" w:rsidRPr="000909F1" w:rsidDel="00D95847">
          <w:delText>-2011</w:delText>
        </w:r>
        <w:r w:rsidR="00930561" w:rsidDel="00D95847">
          <w:delText xml:space="preserve"> (</w:delText>
        </w:r>
        <w:r w:rsidDel="00D95847">
          <w:delText xml:space="preserve">Pacific Salmon Commission, unpublished </w:delText>
        </w:r>
        <w:commentRangeStart w:id="404"/>
        <w:r w:rsidDel="00D95847">
          <w:delText>data</w:delText>
        </w:r>
        <w:commentRangeEnd w:id="404"/>
        <w:r w:rsidR="00656ACE" w:rsidDel="00D95847">
          <w:rPr>
            <w:rStyle w:val="CommentReference"/>
          </w:rPr>
          <w:commentReference w:id="404"/>
        </w:r>
        <w:r w:rsidR="00930561" w:rsidDel="00D95847">
          <w:delText xml:space="preserve">). </w:delText>
        </w:r>
        <w:r w:rsidR="000B7F48" w:rsidDel="00D95847">
          <w:delText>M</w:delText>
        </w:r>
        <w:r w:rsidR="005B674E" w:rsidDel="00D95847">
          <w:delText>ultiple in-season TACs are produced for each MU and each year</w:delText>
        </w:r>
        <w:r w:rsidR="000B7F48" w:rsidDel="00D95847">
          <w:delText xml:space="preserve"> because abundance estimates are re-calibrated throughout the migration period</w:delText>
        </w:r>
        <w:r w:rsidR="005B674E" w:rsidDel="00D95847">
          <w:delText xml:space="preserve">. Therefore </w:delText>
        </w:r>
      </w:del>
      <w:ins w:id="405" w:author="Cameron Freshwater" w:date="2018-11-16T18:26:00Z">
        <w:del w:id="406" w:author="DFO-MPO" w:date="2018-11-21T20:04:00Z">
          <w:r w:rsidR="00CB13C3" w:rsidDel="00D95847">
            <w:delText>T</w:delText>
          </w:r>
        </w:del>
      </w:ins>
      <w:ins w:id="407" w:author="Cameron Freshwater" w:date="2018-11-16T18:25:00Z">
        <w:del w:id="408" w:author="DFO-MPO" w:date="2018-11-21T20:04:00Z">
          <w:r w:rsidR="00656ACE" w:rsidDel="00D95847">
            <w:delText xml:space="preserve">he actual in-season TAC that </w:delText>
          </w:r>
          <w:r w:rsidR="00CB13C3" w:rsidDel="00D95847">
            <w:delText>is</w:delText>
          </w:r>
        </w:del>
      </w:ins>
      <w:ins w:id="409" w:author="Cameron Freshwater" w:date="2018-11-16T18:26:00Z">
        <w:del w:id="410" w:author="DFO-MPO" w:date="2018-11-21T20:04:00Z">
          <w:r w:rsidR="00CB13C3" w:rsidDel="00D95847">
            <w:delText xml:space="preserve"> primarily</w:delText>
          </w:r>
        </w:del>
      </w:ins>
      <w:ins w:id="411" w:author="Cameron Freshwater" w:date="2018-11-16T18:25:00Z">
        <w:del w:id="412" w:author="DFO-MPO" w:date="2018-11-21T20:04:00Z">
          <w:r w:rsidR="00CB13C3" w:rsidDel="00D95847">
            <w:delText xml:space="preserve"> used to inform </w:delText>
          </w:r>
        </w:del>
      </w:ins>
      <w:ins w:id="413" w:author="Cameron Freshwater" w:date="2018-11-16T18:26:00Z">
        <w:del w:id="414" w:author="DFO-MPO" w:date="2018-11-21T20:04:00Z">
          <w:r w:rsidR="00CB13C3" w:rsidDel="00D95847">
            <w:delText xml:space="preserve">management targets varies interannually and is not clearly documented. </w:delText>
          </w:r>
        </w:del>
      </w:ins>
      <w:ins w:id="415" w:author="Cameron Freshwater" w:date="2018-11-16T18:27:00Z">
        <w:del w:id="416" w:author="DFO-MPO" w:date="2018-11-21T20:04:00Z">
          <w:r w:rsidR="00CB13C3" w:rsidDel="00D95847">
            <w:delText xml:space="preserve">We therefore selected an intermediate value that would represent management targets </w:delText>
          </w:r>
        </w:del>
      </w:ins>
      <w:ins w:id="417" w:author="Cameron Freshwater" w:date="2018-11-16T18:28:00Z">
        <w:del w:id="418" w:author="DFO-MPO" w:date="2018-11-21T20:04:00Z">
          <w:r w:rsidR="00CB13C3" w:rsidDel="00D95847">
            <w:delText>selected</w:delText>
          </w:r>
        </w:del>
      </w:ins>
      <w:ins w:id="419" w:author="Cameron Freshwater" w:date="2018-11-16T18:27:00Z">
        <w:del w:id="420" w:author="DFO-MPO" w:date="2018-11-21T20:04:00Z">
          <w:r w:rsidR="00CB13C3" w:rsidDel="00D95847">
            <w:delText xml:space="preserve"> after fishing had begun, but before the </w:delText>
          </w:r>
        </w:del>
      </w:ins>
      <w:ins w:id="421" w:author="Cameron Freshwater" w:date="2018-11-16T18:28:00Z">
        <w:del w:id="422" w:author="DFO-MPO" w:date="2018-11-21T20:04:00Z">
          <w:r w:rsidR="00CB13C3" w:rsidDel="00D95847">
            <w:delText>bulk of fishing occurred. Specifically,</w:delText>
          </w:r>
        </w:del>
      </w:ins>
      <w:ins w:id="423" w:author="Cameron Freshwater" w:date="2018-11-16T18:25:00Z">
        <w:del w:id="424" w:author="DFO-MPO" w:date="2018-11-21T20:04:00Z">
          <w:r w:rsidR="00656ACE" w:rsidDel="00D95847">
            <w:delText xml:space="preserve"> </w:delText>
          </w:r>
        </w:del>
      </w:ins>
      <w:del w:id="425" w:author="DFO-MPO" w:date="2018-11-21T20:04:00Z">
        <w:r w:rsidR="005B674E" w:rsidDel="00D95847">
          <w:delText xml:space="preserve">we compared the final in-season run size estimate generated </w:delText>
        </w:r>
        <w:r w:rsidR="005B674E" w:rsidRPr="00903EC4" w:rsidDel="00D95847">
          <w:delText>after</w:delText>
        </w:r>
        <w:r w:rsidR="005B674E" w:rsidDel="00D95847">
          <w:delText xml:space="preserve"> the estimate </w:delText>
        </w:r>
        <w:commentRangeStart w:id="426"/>
        <w:r w:rsidR="005B674E" w:rsidDel="00D95847">
          <w:delText xml:space="preserve">of migration timing was fixed (i.e. </w:delText>
        </w:r>
        <w:r w:rsidDel="00D95847">
          <w:delText xml:space="preserve">once the </w:delText>
        </w:r>
        <w:r w:rsidR="005B674E" w:rsidDel="00D95847">
          <w:delText xml:space="preserve">50% migration date had been finalized) to post-season estimates of abundance, which incorporate data collected in freshwater migration corridors and on </w:delText>
        </w:r>
        <w:r w:rsidR="00E7062E" w:rsidDel="00D95847">
          <w:delText xml:space="preserve">the </w:delText>
        </w:r>
        <w:r w:rsidR="005B674E" w:rsidDel="00D95847">
          <w:delText>spawning grounds</w:delText>
        </w:r>
        <w:commentRangeEnd w:id="426"/>
        <w:r w:rsidR="00656ACE" w:rsidDel="00D95847">
          <w:rPr>
            <w:rStyle w:val="CommentReference"/>
          </w:rPr>
          <w:commentReference w:id="426"/>
        </w:r>
        <w:r w:rsidR="005B674E" w:rsidDel="00D95847">
          <w:delText xml:space="preserve">. </w:delText>
        </w:r>
        <w:r w:rsidDel="00D95847">
          <w:delText xml:space="preserve">Since this time series was relatively short and </w:delText>
        </w:r>
      </w:del>
      <w:ins w:id="427" w:author="Cameron Freshwater" w:date="2018-11-16T18:20:00Z">
        <w:del w:id="428" w:author="DFO-MPO" w:date="2018-11-21T20:04:00Z">
          <w:r w:rsidR="00656ACE" w:rsidDel="00D95847">
            <w:delText>m</w:delText>
          </w:r>
        </w:del>
      </w:ins>
      <w:del w:id="429" w:author="DFO-MPO" w:date="2018-11-21T20:04:00Z">
        <w:r w:rsidDel="00D95847">
          <w:delText>,</w:delText>
        </w:r>
        <w:r w:rsidR="000B7F48" w:rsidDel="00D95847">
          <w:delText>ost M</w:delText>
        </w:r>
        <w:r w:rsidDel="00D95847">
          <w:delText>Us exhibited similar deviations, we used a mean value for</w:delText>
        </w:r>
        <w:r w:rsidR="000B7F48" w:rsidDel="00D95847">
          <w:delText xml:space="preserve"> </w:delText>
        </w:r>
        <w:r w:rsidDel="00D95847">
          <w:delText>(</w:delText>
        </w:r>
      </w:del>
      <m:oMath>
        <m:sSub>
          <m:sSubPr>
            <m:ctrlPr>
              <w:ins w:id="430" w:author="Cameron Freshwater" w:date="2018-11-16T18:21:00Z">
                <w:del w:id="431" w:author="DFO-MPO" w:date="2018-11-21T20:04:00Z">
                  <w:rPr>
                    <w:rFonts w:ascii="Cambria Math" w:hAnsi="Cambria Math"/>
                    <w:sz w:val="22"/>
                    <w:szCs w:val="22"/>
                    <w:lang w:eastAsia="en-US"/>
                  </w:rPr>
                </w:del>
              </w:ins>
            </m:ctrlPr>
          </m:sSubPr>
          <m:e>
            <m:r>
              <w:ins w:id="432" w:author="Cameron Freshwater" w:date="2018-11-16T18:21:00Z">
                <w:del w:id="433" w:author="DFO-MPO" w:date="2018-11-21T20:04:00Z">
                  <m:rPr>
                    <m:sty m:val="p"/>
                  </m:rPr>
                  <w:rPr>
                    <w:rFonts w:ascii="Cambria Math" w:hAnsi="Cambria Math"/>
                  </w:rPr>
                  <m:t>τ</m:t>
                </w:del>
              </w:ins>
            </m:r>
          </m:e>
          <m:sub>
            <m:r>
              <w:ins w:id="434" w:author="Cameron Freshwater" w:date="2018-11-16T18:21:00Z">
                <w:del w:id="435" w:author="DFO-MPO" w:date="2018-11-21T20:04:00Z">
                  <w:rPr>
                    <w:rFonts w:ascii="Cambria Math" w:hAnsi="Cambria Math"/>
                  </w:rPr>
                  <m:t>m</m:t>
                </w:del>
              </w:ins>
            </m:r>
          </m:sub>
        </m:sSub>
        <m:r>
          <w:del w:id="436" w:author="DFO-MPO" w:date="2018-11-21T20:04:00Z">
            <m:rPr>
              <m:sty m:val="p"/>
            </m:rPr>
            <w:rPr>
              <w:rFonts w:ascii="Cambria Math" w:hAnsi="Cambria Math"/>
            </w:rPr>
            <m:t>τ</m:t>
          </w:del>
        </m:r>
      </m:oMath>
      <w:del w:id="437" w:author="DFO-MPO" w:date="2018-11-21T20:04:00Z">
        <w:r w:rsidR="000B7F48" w:rsidDel="00D95847">
          <w:delText xml:space="preserve"> </w:delText>
        </w:r>
        <w:r w:rsidDel="00D95847">
          <w:delText xml:space="preserve">= 1.2) </w:delText>
        </w:r>
      </w:del>
      <w:ins w:id="438" w:author="Cameron Freshwater" w:date="2018-11-16T18:20:00Z">
        <w:del w:id="439" w:author="DFO-MPO" w:date="2018-11-21T20:04:00Z">
          <w:r w:rsidR="00656ACE" w:rsidDel="00D95847">
            <w:delText xml:space="preserve">representing an overestimate of return abundances in-season </w:delText>
          </w:r>
        </w:del>
      </w:ins>
      <w:del w:id="440" w:author="DFO-MPO" w:date="2018-11-21T20:04:00Z">
        <w:r w:rsidR="000B7F48" w:rsidDel="00D95847">
          <w:delText>for all MUs except Early Summers, which were frequently underestimated (</w:delText>
        </w:r>
      </w:del>
      <m:oMath>
        <m:sSub>
          <m:sSubPr>
            <m:ctrlPr>
              <w:ins w:id="441" w:author="Cameron Freshwater" w:date="2018-11-16T18:22:00Z">
                <w:del w:id="442" w:author="DFO-MPO" w:date="2018-11-21T20:04:00Z">
                  <w:rPr>
                    <w:rFonts w:ascii="Cambria Math" w:hAnsi="Cambria Math"/>
                    <w:sz w:val="22"/>
                    <w:szCs w:val="22"/>
                    <w:lang w:eastAsia="en-US"/>
                  </w:rPr>
                </w:del>
              </w:ins>
            </m:ctrlPr>
          </m:sSubPr>
          <m:e>
            <m:r>
              <w:ins w:id="443" w:author="Cameron Freshwater" w:date="2018-11-16T18:22:00Z">
                <w:del w:id="444" w:author="DFO-MPO" w:date="2018-11-21T20:04:00Z">
                  <m:rPr>
                    <m:sty m:val="p"/>
                  </m:rPr>
                  <w:rPr>
                    <w:rFonts w:ascii="Cambria Math" w:hAnsi="Cambria Math"/>
                  </w:rPr>
                  <m:t>τ</m:t>
                </w:del>
              </w:ins>
            </m:r>
          </m:e>
          <m:sub>
            <m:r>
              <w:ins w:id="445" w:author="Cameron Freshwater" w:date="2018-11-16T18:22:00Z">
                <w:del w:id="446" w:author="DFO-MPO" w:date="2018-11-21T20:04:00Z">
                  <w:rPr>
                    <w:rFonts w:ascii="Cambria Math" w:hAnsi="Cambria Math"/>
                  </w:rPr>
                  <m:t>m</m:t>
                </w:del>
              </w:ins>
            </m:r>
          </m:sub>
        </m:sSub>
        <m:r>
          <w:del w:id="447" w:author="DFO-MPO" w:date="2018-11-21T20:04:00Z">
            <m:rPr>
              <m:sty m:val="p"/>
            </m:rPr>
            <w:rPr>
              <w:rFonts w:ascii="Cambria Math" w:hAnsi="Cambria Math"/>
            </w:rPr>
            <m:t>τ</m:t>
          </w:del>
        </m:r>
      </m:oMath>
      <w:del w:id="448" w:author="DFO-MPO" w:date="2018-11-21T20:04:00Z">
        <w:r w:rsidR="000B7F48" w:rsidDel="00D95847">
          <w:delText xml:space="preserve"> = 0.85). </w:delText>
        </w:r>
      </w:del>
      <w:ins w:id="449" w:author="Cameron Freshwater" w:date="2018-11-16T18:22:00Z">
        <w:del w:id="450" w:author="DFO-MPO" w:date="2018-11-21T20:04:00Z">
          <w:r w:rsidR="00656ACE" w:rsidDel="00D95847">
            <w:delText xml:space="preserve">We set </w:delTex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oMath>
          <w:r w:rsidR="00656ACE" w:rsidDel="00D95847">
            <w:delText xml:space="preserve"> = 0.15, </w:delText>
          </w:r>
        </w:del>
      </w:ins>
      <w:ins w:id="451" w:author="Cameron Freshwater" w:date="2018-11-16T18:24:00Z">
        <w:del w:id="452" w:author="DFO-MPO" w:date="2018-11-21T20:04:00Z">
          <w:r w:rsidR="00656ACE" w:rsidDel="00D95847">
            <w:delText>representing</w:delText>
          </w:r>
        </w:del>
      </w:ins>
      <w:ins w:id="453" w:author="Cameron Freshwater" w:date="2018-11-16T18:23:00Z">
        <w:del w:id="454" w:author="DFO-MPO" w:date="2018-11-21T20:04:00Z">
          <w:r w:rsidR="00656ACE" w:rsidDel="00D95847">
            <w:delText xml:space="preserve"> mean</w:delText>
          </w:r>
        </w:del>
      </w:ins>
      <w:ins w:id="455" w:author="Cameron Freshwater" w:date="2018-11-16T18:22:00Z">
        <w:del w:id="456" w:author="DFO-MPO" w:date="2018-11-21T20:04:00Z">
          <w:r w:rsidR="00656ACE" w:rsidDel="00D95847">
            <w:delText xml:space="preserve"> </w:delText>
          </w:r>
        </w:del>
      </w:ins>
      <w:ins w:id="457" w:author="Cameron Freshwater" w:date="2018-11-16T18:23:00Z">
        <w:del w:id="458" w:author="DFO-MPO" w:date="2018-11-21T20:04:00Z">
          <w:r w:rsidR="00656ACE" w:rsidDel="00D95847">
            <w:delText>SD</w:delText>
          </w:r>
        </w:del>
      </w:ins>
      <w:ins w:id="459" w:author="Cameron Freshwater" w:date="2018-11-16T18:22:00Z">
        <w:del w:id="460" w:author="DFO-MPO" w:date="2018-11-21T20:04:00Z">
          <w:r w:rsidR="00656ACE" w:rsidDel="00D95847">
            <w:delText xml:space="preserve"> among years in dev</w:delText>
          </w:r>
        </w:del>
      </w:ins>
      <w:ins w:id="461" w:author="Cameron Freshwater" w:date="2018-11-16T18:24:00Z">
        <w:del w:id="462" w:author="DFO-MPO" w:date="2018-11-21T20:04:00Z">
          <w:r w:rsidR="00656ACE" w:rsidDel="00D95847">
            <w:delText>i</w:delText>
          </w:r>
        </w:del>
      </w:ins>
      <w:ins w:id="463" w:author="Cameron Freshwater" w:date="2018-11-16T18:22:00Z">
        <w:del w:id="464" w:author="DFO-MPO" w:date="2018-11-21T20:04:00Z">
          <w:r w:rsidR="00656ACE" w:rsidDel="00D95847">
            <w:delText>ations between in-season</w:delText>
          </w:r>
        </w:del>
      </w:ins>
      <w:ins w:id="465" w:author="Cameron Freshwater" w:date="2018-11-16T18:24:00Z">
        <w:del w:id="466" w:author="DFO-MPO" w:date="2018-11-21T20:04:00Z">
          <w:r w:rsidR="00656ACE" w:rsidDel="00D95847">
            <w:delText xml:space="preserve"> and post-season estimates.</w:delText>
          </w:r>
        </w:del>
      </w:ins>
    </w:p>
    <w:p w14:paraId="1B0C8F9E" w14:textId="77777777" w:rsidR="0030384C" w:rsidRDefault="0030384C" w:rsidP="00E77314"/>
    <w:p w14:paraId="4BEE5D2A" w14:textId="77777777" w:rsidR="00FB633A" w:rsidRDefault="00FB633A" w:rsidP="00E77314">
      <w:pPr>
        <w:rPr>
          <w:i/>
        </w:rPr>
      </w:pPr>
      <w:r w:rsidRPr="00FB633A">
        <w:rPr>
          <w:i/>
        </w:rPr>
        <w:t>Fisheries and en route mortality</w:t>
      </w:r>
    </w:p>
    <w:p w14:paraId="1278FA03" w14:textId="17B43F8B" w:rsidR="00FB633A" w:rsidRDefault="00FB633A" w:rsidP="00E77314">
      <w:r>
        <w:tab/>
      </w:r>
      <w:r w:rsidR="00E7062E">
        <w:t>Sinc</w:t>
      </w:r>
      <w:r w:rsidR="00EB66FB">
        <w:t xml:space="preserve">e the majority of fishing mortality occurs </w:t>
      </w:r>
      <w:del w:id="467" w:author="DFO-MPO" w:date="2018-11-22T07:48:00Z">
        <w:r w:rsidR="00EB66FB" w:rsidDel="00F57EF9">
          <w:delText>at sea</w:delText>
        </w:r>
      </w:del>
      <w:ins w:id="468" w:author="DFO-MPO" w:date="2018-11-22T07:48:00Z">
        <w:r w:rsidR="00F57EF9">
          <w:t>in nearshore marine areas</w:t>
        </w:r>
      </w:ins>
      <w:r w:rsidR="00EB66FB">
        <w:t xml:space="preserve">, while </w:t>
      </w:r>
      <w:proofErr w:type="spellStart"/>
      <w:r w:rsidR="00EB66FB">
        <w:t>en</w:t>
      </w:r>
      <w:proofErr w:type="spellEnd"/>
      <w:r w:rsidR="00EB66FB">
        <w:t xml:space="preserve"> route mortality </w:t>
      </w:r>
      <w:proofErr w:type="gramStart"/>
      <w:r w:rsidR="00EB66FB">
        <w:t>occurs</w:t>
      </w:r>
      <w:proofErr w:type="gramEnd"/>
      <w:r w:rsidR="00EB66FB">
        <w:t xml:space="preserve"> in-river, we </w:t>
      </w:r>
      <w:r>
        <w:t>modeled</w:t>
      </w:r>
      <w:r w:rsidR="00C9787C">
        <w:t xml:space="preserve"> </w:t>
      </w:r>
      <w:r w:rsidR="00EB66FB">
        <w:t>each process</w:t>
      </w:r>
      <w:r w:rsidR="00C9787C">
        <w:t xml:space="preserve"> sequentially</w:t>
      </w:r>
      <w:r>
        <w:t xml:space="preserve">. </w:t>
      </w:r>
      <w:r w:rsidR="00EB66FB">
        <w:t>We note that</w:t>
      </w:r>
      <w:r w:rsidR="00C9787C">
        <w:t xml:space="preserve"> </w:t>
      </w:r>
      <w:r w:rsidR="005C4D7F">
        <w:t xml:space="preserve">while </w:t>
      </w:r>
      <w:r w:rsidR="00C9787C">
        <w:t>Fraser River sockeye salmon are also harvested in a variety of in-river fisheries</w:t>
      </w:r>
      <w:r w:rsidR="00055A2F">
        <w:t>, catches are relatively minor and were not considered in this analysis</w:t>
      </w:r>
      <w:r w:rsidR="00C9787C">
        <w:t>.</w:t>
      </w:r>
    </w:p>
    <w:p w14:paraId="461C1231" w14:textId="3A8B94D3" w:rsidR="00926466" w:rsidRDefault="00926466" w:rsidP="00E77314">
      <w:r>
        <w:tab/>
        <w:t xml:space="preserve">Realized </w:t>
      </w:r>
      <w:del w:id="469" w:author="DFO-MPO" w:date="2018-11-22T07:49:00Z">
        <w:r w:rsidDel="00F57EF9">
          <w:delText>exploitation rates</w:delText>
        </w:r>
      </w:del>
      <w:ins w:id="470" w:author="DFO-MPO" w:date="2018-11-22T07:49:00Z">
        <w:r w:rsidR="00F57EF9">
          <w:t>catch</w:t>
        </w:r>
      </w:ins>
      <w:r>
        <w:t xml:space="preserve"> can deviate from target</w:t>
      </w:r>
      <w:ins w:id="471" w:author="DFO-MPO" w:date="2018-11-22T07:49:00Z">
        <w:r w:rsidR="00F57EF9">
          <w:t xml:space="preserve"> catch</w:t>
        </w:r>
      </w:ins>
      <w:del w:id="472" w:author="DFO-MPO" w:date="2018-11-22T07:49:00Z">
        <w:r w:rsidDel="00F57EF9">
          <w:delText>s</w:delText>
        </w:r>
      </w:del>
      <w:r>
        <w:t xml:space="preserve"> substantially due to variation in catchability, enforcement, or un</w:t>
      </w:r>
      <w:r w:rsidR="00EB66FB">
        <w:t>reported catch</w:t>
      </w:r>
      <w:r w:rsidR="005C4D7F">
        <w:t>.</w:t>
      </w:r>
      <w:r w:rsidR="005C4D7F" w:rsidRPr="005C4D7F">
        <w:t xml:space="preserve"> </w:t>
      </w:r>
      <w:r w:rsidR="005C4D7F">
        <w:t xml:space="preserve">These processes collectively result in outcome uncertainty and can strongly influence the efficacy of management strategies </w:t>
      </w:r>
      <w:r w:rsidR="005C4D7F">
        <w:fldChar w:fldCharType="begin"/>
      </w:r>
      <w:r w:rsidR="005C4D7F">
        <w:instrText xml:space="preserve"> ADDIN EN.CITE &lt;EndNote&gt;&lt;Cite&gt;&lt;Author&gt;Holt&lt;/Author&gt;&lt;Year&gt;2006&lt;/Year&gt;&lt;RecNum&gt;1964&lt;/RecNum&gt;&lt;DisplayText&gt;(Holt &amp;amp; Peterman 2006)&lt;/DisplayText&gt;&lt;record&gt;&lt;rec-number&gt;1964&lt;/rec-number&gt;&lt;foreign-keys&gt;&lt;key app="EN" db-id="eez0aevwa0afpdexr0lvefp6z0xpepv5rfx5" timestamp="1496625280"&gt;1964&lt;/key&gt;&lt;key app="ENWeb" db-id=""&gt;0&lt;/key&gt;&lt;/foreign-keys&gt;&lt;ref-type name="Journal Article"&gt;17&lt;/ref-type&gt;&lt;contributors&gt;&lt;authors&gt;&lt;author&gt;Holt, Carrie A.&lt;/author&gt;&lt;author&gt;Peterman, Randall M.&lt;/author&gt;&lt;/authors&gt;&lt;/contributors&gt;&lt;titles&gt;&lt;title&gt;&lt;style face="normal" font="default" size="100%"&gt;Missing the target: uncertainties in achieving management goals in fisheries on Fraser River, British Columbia, sockeye salmon (&lt;/style&gt;&lt;style face="italic" font="default" size="100%"&gt;Oncorhynchus nerka&lt;/style&gt;&lt;style face="normal" font="default" size="100%"&gt;)&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722-2733&lt;/pages&gt;&lt;volume&gt;63&lt;/volume&gt;&lt;number&gt;12&lt;/number&gt;&lt;dates&gt;&lt;year&gt;2006&lt;/year&gt;&lt;/dates&gt;&lt;isbn&gt;0706-652X&amp;#xD;1205-7533&lt;/isbn&gt;&lt;urls&gt;&lt;/urls&gt;&lt;electronic-resource-num&gt;10.1139/f06-155&lt;/electronic-resource-num&gt;&lt;/record&gt;&lt;/Cite&gt;&lt;/EndNote&gt;</w:instrText>
      </w:r>
      <w:r w:rsidR="005C4D7F">
        <w:fldChar w:fldCharType="separate"/>
      </w:r>
      <w:r w:rsidR="005C4D7F">
        <w:rPr>
          <w:noProof/>
        </w:rPr>
        <w:t>(Holt &amp; Peterman 2006)</w:t>
      </w:r>
      <w:r w:rsidR="005C4D7F">
        <w:fldChar w:fldCharType="end"/>
      </w:r>
      <w:r w:rsidR="00EB66FB">
        <w:t xml:space="preserve">. </w:t>
      </w:r>
      <w:r>
        <w:t xml:space="preserve">We </w:t>
      </w:r>
      <w:r w:rsidR="00BA5211">
        <w:t>incorporated</w:t>
      </w:r>
      <w:r>
        <w:t xml:space="preserve"> outcome uncertainty in our model by generating </w:t>
      </w:r>
      <w:r w:rsidR="008517FE">
        <w:t xml:space="preserve">realized </w:t>
      </w:r>
      <w:r w:rsidR="00055A2F">
        <w:t xml:space="preserve">catches </w:t>
      </w:r>
      <w:r w:rsidR="00055A2F">
        <w:rPr>
          <w:i/>
        </w:rPr>
        <w:t>C</w:t>
      </w:r>
      <w:r w:rsidR="008517FE">
        <w:rPr>
          <w:i/>
        </w:rPr>
        <w:t xml:space="preserve"> </w:t>
      </w:r>
      <w:r w:rsidR="008517FE" w:rsidRPr="008517FE">
        <w:t>for</w:t>
      </w:r>
      <w:r w:rsidR="008517FE">
        <w:t xml:space="preserve"> each </w:t>
      </w:r>
      <w:r w:rsidR="009B4289">
        <w:t xml:space="preserve">CU </w:t>
      </w:r>
      <w:proofErr w:type="spellStart"/>
      <w:r w:rsidR="009B4289">
        <w:rPr>
          <w:i/>
        </w:rPr>
        <w:t>i</w:t>
      </w:r>
      <w:proofErr w:type="spellEnd"/>
      <w:r w:rsidR="008517FE">
        <w:rPr>
          <w:i/>
        </w:rPr>
        <w:t xml:space="preserve"> </w:t>
      </w:r>
      <w:r w:rsidR="009B4289">
        <w:t xml:space="preserve">within MU </w:t>
      </w:r>
      <w:r w:rsidR="009B4289" w:rsidRPr="009B4289">
        <w:rPr>
          <w:i/>
        </w:rPr>
        <w:t>m</w:t>
      </w:r>
      <w:r w:rsidR="009B4289">
        <w:rPr>
          <w:i/>
        </w:rPr>
        <w:t xml:space="preserve"> </w:t>
      </w:r>
      <w:r w:rsidR="00EB66FB">
        <w:t>as</w:t>
      </w:r>
    </w:p>
    <w:p w14:paraId="136F6925" w14:textId="02536EDA" w:rsidR="008E3BF4" w:rsidRPr="008E3BF4" w:rsidRDefault="00FD65B3" w:rsidP="00055A2F">
      <w:pPr>
        <w:rPr>
          <w:ins w:id="473" w:author="DFO-MPO" w:date="2018-11-22T07:58:00Z"/>
          <w:rFonts w:hint="eastAsia"/>
          <w:sz w:val="22"/>
          <w:szCs w:val="22"/>
          <w:lang w:eastAsia="en-US"/>
          <w:rPrChange w:id="474" w:author="DFO-MPO" w:date="2018-11-22T07:58:00Z">
            <w:rPr>
              <w:ins w:id="475" w:author="DFO-MPO" w:date="2018-11-22T07:58:00Z"/>
              <w:rFonts w:ascii="Cambria Math" w:hAnsi="Cambria Math" w:hint="eastAsia"/>
              <w:i/>
              <w:sz w:val="22"/>
              <w:szCs w:val="22"/>
              <w:lang w:eastAsia="en-US"/>
            </w:rPr>
          </w:rPrChange>
        </w:rPr>
      </w:pPr>
      <w:r>
        <w:t>Equation A5</w:t>
      </w:r>
      <w:r w:rsidR="008517FE">
        <w:t xml:space="preserve"> </w:t>
      </w:r>
      <w:r w:rsidR="008517FE">
        <w:tab/>
      </w:r>
      <w:r w:rsidR="008517FE">
        <w:tab/>
      </w:r>
      <w:r w:rsidR="00BA5211">
        <w:tab/>
      </w:r>
      <m:oMath>
        <m:sSub>
          <m:sSubPr>
            <m:ctrlPr>
              <w:ins w:id="476" w:author="DFO-MPO" w:date="2018-11-22T07:59:00Z">
                <w:rPr>
                  <w:rFonts w:ascii="Cambria Math" w:hAnsi="Cambria Math"/>
                  <w:i/>
                  <w:sz w:val="22"/>
                  <w:szCs w:val="22"/>
                  <w:lang w:eastAsia="en-US"/>
                </w:rPr>
              </w:ins>
            </m:ctrlPr>
          </m:sSubPr>
          <m:e>
            <m:acc>
              <m:accPr>
                <m:ctrlPr>
                  <w:ins w:id="477" w:author="DFO-MPO" w:date="2018-11-22T07:59:00Z">
                    <w:rPr>
                      <w:rFonts w:ascii="Cambria Math" w:hAnsi="Cambria Math"/>
                      <w:i/>
                    </w:rPr>
                  </w:ins>
                </m:ctrlPr>
              </m:accPr>
              <m:e>
                <m:r>
                  <w:ins w:id="478" w:author="DFO-MPO" w:date="2018-11-22T07:59:00Z">
                    <w:rPr>
                      <w:rFonts w:ascii="Cambria Math" w:hAnsi="Cambria Math"/>
                    </w:rPr>
                    <m:t>C</m:t>
                  </w:ins>
                </m:r>
              </m:e>
            </m:acc>
          </m:e>
          <m:sub>
            <m:r>
              <w:ins w:id="479" w:author="DFO-MPO" w:date="2018-11-22T07:59:00Z">
                <w:rPr>
                  <w:rFonts w:ascii="Cambria Math" w:hAnsi="Cambria Math"/>
                </w:rPr>
                <m:t>i,y</m:t>
              </w:ins>
            </m:r>
          </m:sub>
        </m:sSub>
        <m:r>
          <w:ins w:id="480" w:author="DFO-MPO" w:date="2018-11-22T07:59:00Z">
            <m:rPr>
              <m:sty m:val="p"/>
            </m:rPr>
            <w:rPr>
              <w:rFonts w:ascii="Cambria Math" w:hAnsi="Cambria Math"/>
              <w:sz w:val="22"/>
              <w:szCs w:val="22"/>
              <w:lang w:eastAsia="en-US"/>
            </w:rPr>
            <m:t xml:space="preserve"> = </m:t>
          </w:ins>
        </m:r>
        <m:f>
          <m:fPr>
            <m:ctrlPr>
              <w:ins w:id="481" w:author="DFO-MPO" w:date="2018-11-22T07:58:00Z">
                <w:rPr>
                  <w:rFonts w:ascii="Cambria Math" w:hAnsi="Cambria Math"/>
                  <w:i/>
                  <w:sz w:val="22"/>
                  <w:szCs w:val="22"/>
                  <w:lang w:eastAsia="en-US"/>
                </w:rPr>
              </w:ins>
            </m:ctrlPr>
          </m:fPr>
          <m:num>
            <m:acc>
              <m:accPr>
                <m:ctrlPr>
                  <w:ins w:id="482" w:author="DFO-MPO" w:date="2018-11-22T08:53:00Z">
                    <w:rPr>
                      <w:rFonts w:ascii="Cambria Math" w:hAnsi="Cambria Math"/>
                      <w:i/>
                      <w:sz w:val="22"/>
                      <w:szCs w:val="22"/>
                      <w:lang w:eastAsia="en-US"/>
                    </w:rPr>
                  </w:ins>
                </m:ctrlPr>
              </m:accPr>
              <m:e>
                <m:sSub>
                  <m:sSubPr>
                    <m:ctrlPr>
                      <w:ins w:id="483" w:author="DFO-MPO" w:date="2018-11-22T08:53:00Z">
                        <w:rPr>
                          <w:rFonts w:ascii="Cambria Math" w:hAnsi="Cambria Math"/>
                          <w:i/>
                          <w:sz w:val="22"/>
                          <w:szCs w:val="22"/>
                          <w:lang w:eastAsia="en-US"/>
                        </w:rPr>
                      </w:ins>
                    </m:ctrlPr>
                  </m:sSubPr>
                  <m:e>
                    <m:r>
                      <w:ins w:id="484" w:author="DFO-MPO" w:date="2018-11-22T08:53:00Z">
                        <w:rPr>
                          <w:rFonts w:ascii="Cambria Math" w:hAnsi="Cambria Math"/>
                        </w:rPr>
                        <m:t>R</m:t>
                      </w:ins>
                    </m:r>
                  </m:e>
                  <m:sub>
                    <m:r>
                      <w:ins w:id="485" w:author="DFO-MPO" w:date="2018-11-22T08:53:00Z">
                        <w:rPr>
                          <w:rFonts w:ascii="Cambria Math" w:hAnsi="Cambria Math"/>
                        </w:rPr>
                        <m:t>i,y</m:t>
                      </w:ins>
                    </m:r>
                  </m:sub>
                </m:sSub>
              </m:e>
            </m:acc>
          </m:num>
          <m:den>
            <m:acc>
              <m:accPr>
                <m:ctrlPr>
                  <w:ins w:id="486" w:author="DFO-MPO" w:date="2018-11-22T08:53:00Z">
                    <w:rPr>
                      <w:rFonts w:ascii="Cambria Math" w:hAnsi="Cambria Math"/>
                      <w:i/>
                      <w:sz w:val="22"/>
                      <w:szCs w:val="22"/>
                      <w:lang w:eastAsia="en-US"/>
                    </w:rPr>
                  </w:ins>
                </m:ctrlPr>
              </m:accPr>
              <m:e>
                <m:sSub>
                  <m:sSubPr>
                    <m:ctrlPr>
                      <w:ins w:id="487" w:author="DFO-MPO" w:date="2018-11-22T08:53:00Z">
                        <w:rPr>
                          <w:rFonts w:ascii="Cambria Math" w:hAnsi="Cambria Math"/>
                          <w:i/>
                          <w:sz w:val="22"/>
                          <w:szCs w:val="22"/>
                          <w:lang w:eastAsia="en-US"/>
                        </w:rPr>
                      </w:ins>
                    </m:ctrlPr>
                  </m:sSubPr>
                  <m:e>
                    <m:r>
                      <w:ins w:id="488" w:author="DFO-MPO" w:date="2018-11-22T08:53:00Z">
                        <w:rPr>
                          <w:rFonts w:ascii="Cambria Math" w:hAnsi="Cambria Math"/>
                        </w:rPr>
                        <m:t>R</m:t>
                      </w:ins>
                    </m:r>
                  </m:e>
                  <m:sub>
                    <m:r>
                      <w:ins w:id="489" w:author="DFO-MPO" w:date="2018-11-22T08:53:00Z">
                        <w:rPr>
                          <w:rFonts w:ascii="Cambria Math" w:hAnsi="Cambria Math"/>
                        </w:rPr>
                        <m:t>m,y</m:t>
                      </w:ins>
                    </m:r>
                  </m:sub>
                </m:sSub>
              </m:e>
            </m:acc>
          </m:den>
        </m:f>
        <m:r>
          <w:ins w:id="490" w:author="DFO-MPO" w:date="2018-11-22T08:53:00Z">
            <w:rPr>
              <w:rFonts w:ascii="Cambria Math" w:hAnsi="Cambria Math"/>
              <w:sz w:val="22"/>
              <w:szCs w:val="22"/>
              <w:lang w:eastAsia="en-US"/>
            </w:rPr>
            <m:t xml:space="preserve">* </m:t>
          </w:ins>
        </m:r>
        <m:sSub>
          <m:sSubPr>
            <m:ctrlPr>
              <w:ins w:id="491" w:author="DFO-MPO" w:date="2018-11-22T08:53:00Z">
                <w:rPr>
                  <w:rFonts w:ascii="Cambria Math" w:hAnsi="Cambria Math"/>
                  <w:i/>
                </w:rPr>
              </w:ins>
            </m:ctrlPr>
          </m:sSubPr>
          <m:e>
            <m:r>
              <w:ins w:id="492" w:author="DFO-MPO" w:date="2018-11-22T08:53:00Z">
                <w:rPr>
                  <w:rFonts w:ascii="Cambria Math" w:hAnsi="Cambria Math"/>
                </w:rPr>
                <m:t>TAC</m:t>
              </w:ins>
            </m:r>
          </m:e>
          <m:sub>
            <m:r>
              <w:ins w:id="493" w:author="DFO-MPO" w:date="2018-11-22T08:53:00Z">
                <w:rPr>
                  <w:rFonts w:ascii="Cambria Math" w:hAnsi="Cambria Math"/>
                </w:rPr>
                <m:t>target,m,y</m:t>
              </w:ins>
            </m:r>
          </m:sub>
        </m:sSub>
      </m:oMath>
    </w:p>
    <w:p w14:paraId="09DCAA0B" w14:textId="4F728D5F" w:rsidR="00055A2F" w:rsidRPr="008E3BF4" w:rsidRDefault="0086486A" w:rsidP="00055A2F">
      <m:oMathPara>
        <m:oMathParaPr>
          <m:jc m:val="center"/>
        </m:oMathParaPr>
        <m:oMath>
          <m:sSub>
            <m:sSubPr>
              <m:ctrlPr>
                <w:rPr>
                  <w:rFonts w:ascii="Cambria Math" w:hAnsi="Cambria Math"/>
                  <w:i/>
                  <w:sz w:val="22"/>
                  <w:szCs w:val="22"/>
                  <w:lang w:eastAsia="en-US"/>
                </w:rPr>
              </m:ctrlPr>
            </m:sSubPr>
            <m:e>
              <m:r>
                <w:rPr>
                  <w:rFonts w:ascii="Cambria Math" w:hAnsi="Cambria Math"/>
                </w:rPr>
                <m:t>C</m:t>
              </m:r>
            </m:e>
            <m:sub>
              <m:r>
                <w:rPr>
                  <w:rFonts w:ascii="Cambria Math" w:hAnsi="Cambria Math"/>
                </w:rPr>
                <m:t>i,y</m:t>
              </m:r>
            </m:sub>
          </m:sSub>
          <m:r>
            <w:del w:id="494" w:author="DFO-MPO" w:date="2018-11-22T07:49:00Z">
              <w:rPr>
                <w:rFonts w:ascii="Cambria Math" w:hAnsi="Cambria Math"/>
              </w:rPr>
              <m:t>=</m:t>
            </w:del>
          </m:r>
          <m:r>
            <w:ins w:id="495" w:author="DFO-MPO" w:date="2018-11-22T07:49:00Z">
              <w:rPr>
                <w:rFonts w:ascii="Cambria Math" w:hAnsi="Cambria Math"/>
              </w:rPr>
              <m:t xml:space="preserve">~ </m:t>
            </w:ins>
          </m:r>
          <m:sSub>
            <m:sSubPr>
              <m:ctrlPr>
                <w:del w:id="496" w:author="DFO-MPO" w:date="2018-11-22T07:50:00Z">
                  <w:rPr>
                    <w:rFonts w:ascii="Cambria Math" w:hAnsi="Cambria Math"/>
                    <w:sz w:val="22"/>
                    <w:szCs w:val="22"/>
                    <w:lang w:eastAsia="en-US"/>
                  </w:rPr>
                </w:del>
              </m:ctrlPr>
            </m:sSubPr>
            <m:e>
              <m:acc>
                <m:accPr>
                  <m:ctrlPr>
                    <w:del w:id="497" w:author="DFO-MPO" w:date="2018-11-22T07:50:00Z">
                      <w:rPr>
                        <w:rFonts w:ascii="Cambria Math" w:hAnsi="Cambria Math"/>
                      </w:rPr>
                    </w:del>
                  </m:ctrlPr>
                </m:accPr>
                <m:e>
                  <m:r>
                    <w:del w:id="498" w:author="DFO-MPO" w:date="2018-11-22T07:50:00Z">
                      <m:rPr>
                        <m:sty m:val="p"/>
                      </m:rPr>
                      <w:rPr>
                        <w:rFonts w:ascii="Cambria Math" w:hAnsi="Cambria Math" w:hint="eastAsia"/>
                      </w:rPr>
                      <m:t>C</m:t>
                    </w:del>
                  </m:r>
                </m:e>
              </m:acc>
            </m:e>
            <m:sub>
              <m:r>
                <w:del w:id="499" w:author="DFO-MPO" w:date="2018-11-22T07:50:00Z">
                  <m:rPr>
                    <m:sty m:val="p"/>
                  </m:rPr>
                  <w:rPr>
                    <w:rFonts w:ascii="Cambria Math" w:hAnsi="Cambria Math" w:hint="eastAsia"/>
                  </w:rPr>
                  <m:t>m,y</m:t>
                </w:del>
              </m:r>
            </m:sub>
          </m:sSub>
          <m:r>
            <w:ins w:id="500" w:author="DFO-MPO" w:date="2018-11-22T07:50:00Z">
              <m:rPr>
                <m:sty m:val="p"/>
              </m:rPr>
              <w:rPr>
                <w:rFonts w:ascii="Cambria Math" w:hAnsi="Cambria Math" w:hint="eastAsia"/>
              </w:rPr>
              <m:t>normal</m:t>
            </w:ins>
          </m:r>
          <m:r>
            <w:del w:id="501" w:author="DFO-MPO" w:date="2018-11-22T07:50:00Z">
              <w:rPr>
                <w:rFonts w:ascii="Cambria Math" w:hAnsi="Cambria Math"/>
              </w:rPr>
              <m:t>*</m:t>
            </w:del>
          </m:r>
          <m:d>
            <m:dPr>
              <m:ctrlPr>
                <w:rPr>
                  <w:rFonts w:ascii="Cambria Math" w:hAnsi="Cambria Math"/>
                  <w:i/>
                </w:rPr>
              </m:ctrlPr>
            </m:dPr>
            <m:e>
              <m:sSub>
                <m:sSubPr>
                  <m:ctrlPr>
                    <w:ins w:id="502" w:author="DFO-MPO" w:date="2018-11-22T07:50:00Z">
                      <w:rPr>
                        <w:rFonts w:ascii="Cambria Math" w:hAnsi="Cambria Math"/>
                        <w:i/>
                        <w:sz w:val="22"/>
                        <w:szCs w:val="22"/>
                        <w:lang w:eastAsia="en-US"/>
                      </w:rPr>
                    </w:ins>
                  </m:ctrlPr>
                </m:sSubPr>
                <m:e>
                  <m:acc>
                    <m:accPr>
                      <m:ctrlPr>
                        <w:ins w:id="503" w:author="DFO-MPO" w:date="2018-11-22T07:50:00Z">
                          <w:rPr>
                            <w:rFonts w:ascii="Cambria Math" w:hAnsi="Cambria Math"/>
                            <w:i/>
                          </w:rPr>
                        </w:ins>
                      </m:ctrlPr>
                    </m:accPr>
                    <m:e>
                      <m:r>
                        <w:ins w:id="504" w:author="DFO-MPO" w:date="2018-11-22T07:50:00Z">
                          <w:rPr>
                            <w:rFonts w:ascii="Cambria Math" w:hAnsi="Cambria Math"/>
                          </w:rPr>
                          <m:t>C</m:t>
                        </w:ins>
                      </m:r>
                    </m:e>
                  </m:acc>
                </m:e>
                <m:sub>
                  <m:r>
                    <w:ins w:id="505" w:author="DFO-MPO" w:date="2018-11-22T07:58:00Z">
                      <w:rPr>
                        <w:rFonts w:ascii="Cambria Math" w:hAnsi="Cambria Math"/>
                      </w:rPr>
                      <m:t>i</m:t>
                    </w:ins>
                  </m:r>
                  <m:r>
                    <w:ins w:id="506" w:author="DFO-MPO" w:date="2018-11-22T07:50:00Z">
                      <w:rPr>
                        <w:rFonts w:ascii="Cambria Math" w:hAnsi="Cambria Math"/>
                      </w:rPr>
                      <m:t>,y</m:t>
                    </w:ins>
                  </m:r>
                </m:sub>
              </m:sSub>
              <m:r>
                <w:ins w:id="507" w:author="DFO-MPO" w:date="2018-11-22T07:50:00Z">
                  <w:rPr>
                    <w:rFonts w:ascii="Cambria Math" w:hAnsi="Cambria Math"/>
                  </w:rPr>
                  <m:t>,</m:t>
                </w:ins>
              </m:r>
              <m:r>
                <w:del w:id="508" w:author="DFO-MPO" w:date="2018-11-22T07:50:00Z">
                  <w:rPr>
                    <w:rFonts w:ascii="Cambria Math" w:hAnsi="Cambria Math"/>
                  </w:rPr>
                  <m:t>1</m:t>
                </w:del>
              </m:r>
              <m:r>
                <w:ins w:id="509" w:author="DFO-MPO" w:date="2018-11-22T07:50:00Z">
                  <w:rPr>
                    <w:rFonts w:ascii="Cambria Math" w:hAnsi="Cambria Math"/>
                  </w:rPr>
                  <m:t xml:space="preserve"> </m:t>
                </w:ins>
              </m:r>
              <m:sSubSup>
                <m:sSubSupPr>
                  <m:ctrlPr>
                    <w:ins w:id="510" w:author="DFO-MPO" w:date="2018-11-22T07:50:00Z">
                      <w:rPr>
                        <w:rFonts w:ascii="Cambria Math" w:hAnsi="Cambria Math"/>
                      </w:rPr>
                    </w:ins>
                  </m:ctrlPr>
                </m:sSubSupPr>
                <m:e>
                  <m:r>
                    <w:ins w:id="511" w:author="DFO-MPO" w:date="2018-11-22T07:50:00Z">
                      <m:rPr>
                        <m:sty m:val="p"/>
                      </m:rPr>
                      <w:rPr>
                        <w:rFonts w:ascii="Cambria Math" w:hAnsi="Cambria Math"/>
                      </w:rPr>
                      <m:t>σ</m:t>
                    </w:ins>
                  </m:r>
                </m:e>
                <m:sub>
                  <m:r>
                    <w:ins w:id="512" w:author="DFO-MPO" w:date="2018-11-22T07:50:00Z">
                      <m:rPr>
                        <m:sty m:val="p"/>
                      </m:rPr>
                      <w:rPr>
                        <w:rFonts w:ascii="Cambria Math" w:hAnsi="Cambria Math"/>
                      </w:rPr>
                      <m:t>outcome</m:t>
                    </w:ins>
                  </m:r>
                </m:sub>
                <m:sup>
                  <m:r>
                    <w:ins w:id="513" w:author="DFO-MPO" w:date="2018-11-22T07:50:00Z">
                      <w:rPr>
                        <w:rFonts w:ascii="Cambria Math" w:hAnsi="Cambria Math"/>
                      </w:rPr>
                      <m:t>2</m:t>
                    </w:ins>
                  </m:r>
                </m:sup>
              </m:sSubSup>
              <m:r>
                <w:del w:id="514" w:author="DFO-MPO" w:date="2018-11-22T07:50:00Z">
                  <w:rPr>
                    <w:rFonts w:ascii="Cambria Math" w:hAnsi="Cambria Math"/>
                  </w:rPr>
                  <m:t xml:space="preserve">+ </m:t>
                </w:del>
              </m:r>
              <m:sSub>
                <m:sSubPr>
                  <m:ctrlPr>
                    <w:del w:id="515" w:author="DFO-MPO" w:date="2018-11-22T07:50:00Z">
                      <w:rPr>
                        <w:rFonts w:ascii="Cambria Math" w:hAnsi="Cambria Math"/>
                        <w:i/>
                      </w:rPr>
                    </w:del>
                  </m:ctrlPr>
                </m:sSubPr>
                <m:e>
                  <m:r>
                    <w:ins w:id="516" w:author="Cameron Freshwater" w:date="2018-11-17T10:33:00Z">
                      <w:del w:id="517" w:author="DFO-MPO" w:date="2018-11-22T07:50:00Z">
                        <w:rPr>
                          <w:rFonts w:ascii="Cambria Math" w:hAnsi="Cambria Math"/>
                        </w:rPr>
                        <m:t>u</m:t>
                      </w:del>
                    </w:ins>
                  </m:r>
                  <m:r>
                    <w:del w:id="518" w:author="DFO-MPO" w:date="2018-11-22T07:50:00Z">
                      <w:rPr>
                        <w:rFonts w:ascii="Cambria Math" w:hAnsi="Cambria Math"/>
                      </w:rPr>
                      <m:t>ε</m:t>
                    </w:del>
                  </m:r>
                </m:e>
                <m:sub>
                  <m:r>
                    <w:del w:id="519" w:author="DFO-MPO" w:date="2018-11-22T07:50:00Z">
                      <w:rPr>
                        <w:rFonts w:ascii="Cambria Math" w:hAnsi="Cambria Math"/>
                      </w:rPr>
                      <m:t>i,y</m:t>
                    </w:del>
                  </m:r>
                </m:sub>
              </m:sSub>
            </m:e>
          </m:d>
        </m:oMath>
      </m:oMathPara>
    </w:p>
    <w:p w14:paraId="238E3A55" w14:textId="157144F1" w:rsidR="008517FE" w:rsidRPr="00055A2F" w:rsidDel="00F57EF9" w:rsidRDefault="0086486A" w:rsidP="00055A2F">
      <w:pPr>
        <w:rPr>
          <w:del w:id="520" w:author="DFO-MPO" w:date="2018-11-22T07:50:00Z"/>
        </w:rPr>
      </w:pPr>
      <m:oMathPara>
        <m:oMathParaPr>
          <m:jc m:val="center"/>
        </m:oMathParaPr>
        <m:oMath>
          <m:sSub>
            <m:sSubPr>
              <m:ctrlPr>
                <w:del w:id="521" w:author="DFO-MPO" w:date="2018-11-22T07:50:00Z">
                  <w:rPr>
                    <w:rFonts w:ascii="Cambria Math" w:hAnsi="Cambria Math"/>
                    <w:i/>
                  </w:rPr>
                </w:del>
              </m:ctrlPr>
            </m:sSubPr>
            <m:e>
              <m:r>
                <w:ins w:id="522" w:author="Cameron Freshwater" w:date="2018-11-17T10:33:00Z">
                  <w:del w:id="523" w:author="DFO-MPO" w:date="2018-11-22T07:50:00Z">
                    <w:rPr>
                      <w:rFonts w:ascii="Cambria Math" w:hAnsi="Cambria Math"/>
                    </w:rPr>
                    <m:t>u</m:t>
                  </w:del>
                </w:ins>
              </m:r>
              <m:r>
                <w:del w:id="524" w:author="DFO-MPO" w:date="2018-11-22T07:50:00Z">
                  <w:rPr>
                    <w:rFonts w:ascii="Cambria Math" w:hAnsi="Cambria Math"/>
                  </w:rPr>
                  <m:t>ε</m:t>
                </w:del>
              </m:r>
            </m:e>
            <m:sub>
              <m:r>
                <w:del w:id="525" w:author="DFO-MPO" w:date="2018-11-22T07:50:00Z">
                  <w:rPr>
                    <w:rFonts w:ascii="Cambria Math" w:hAnsi="Cambria Math"/>
                  </w:rPr>
                  <m:t>i,y</m:t>
                </w:del>
              </m:r>
            </m:sub>
          </m:sSub>
          <m:r>
            <w:del w:id="526" w:author="DFO-MPO" w:date="2018-11-22T07:50:00Z">
              <w:rPr>
                <w:rFonts w:ascii="Cambria Math" w:hAnsi="Cambria Math"/>
              </w:rPr>
              <m:t xml:space="preserve"> ~ </m:t>
            </w:del>
          </m:r>
          <m:r>
            <w:del w:id="527" w:author="DFO-MPO" w:date="2018-11-22T07:50:00Z">
              <m:rPr>
                <m:sty m:val="p"/>
              </m:rPr>
              <w:rPr>
                <w:rFonts w:ascii="Cambria Math" w:hAnsi="Cambria Math"/>
              </w:rPr>
              <m:t>normal(</m:t>
            </w:del>
          </m:r>
          <m:r>
            <w:del w:id="528" w:author="DFO-MPO" w:date="2018-11-22T07:50:00Z">
              <m:rPr>
                <m:sty m:val="p"/>
              </m:rPr>
              <w:rPr>
                <w:rFonts w:ascii="Cambria Math" w:hAnsi="Cambria Math"/>
                <w:sz w:val="22"/>
                <w:szCs w:val="22"/>
                <w:lang w:eastAsia="en-US"/>
              </w:rPr>
              <m:t>0</m:t>
            </w:del>
          </m:r>
          <m:r>
            <w:del w:id="529" w:author="DFO-MPO" w:date="2018-11-22T07:50:00Z">
              <m:rPr>
                <m:sty m:val="p"/>
              </m:rPr>
              <w:rPr>
                <w:rFonts w:ascii="Cambria Math" w:hAnsi="Cambria Math"/>
              </w:rPr>
              <m:t xml:space="preserve">, </m:t>
            </w:del>
          </m:r>
          <m:sSubSup>
            <m:sSubSupPr>
              <m:ctrlPr>
                <w:ins w:id="530" w:author="Cameron Freshwater" w:date="2018-11-16T18:29:00Z">
                  <w:del w:id="531" w:author="DFO-MPO" w:date="2018-11-22T07:50:00Z">
                    <w:rPr>
                      <w:rFonts w:ascii="Cambria Math" w:hAnsi="Cambria Math"/>
                    </w:rPr>
                  </w:del>
                </w:ins>
              </m:ctrlPr>
            </m:sSubSupPr>
            <m:e>
              <m:r>
                <w:ins w:id="532" w:author="Cameron Freshwater" w:date="2018-11-16T18:29:00Z">
                  <w:del w:id="533" w:author="DFO-MPO" w:date="2018-11-22T07:50:00Z">
                    <m:rPr>
                      <m:sty m:val="p"/>
                    </m:rPr>
                    <w:rPr>
                      <w:rFonts w:ascii="Cambria Math" w:hAnsi="Cambria Math"/>
                    </w:rPr>
                    <m:t>σ</m:t>
                  </w:del>
                </w:ins>
              </m:r>
            </m:e>
            <m:sub>
              <m:r>
                <w:ins w:id="534" w:author="Cameron Freshwater" w:date="2018-11-16T18:29:00Z">
                  <w:del w:id="535" w:author="DFO-MPO" w:date="2018-11-22T07:50:00Z">
                    <m:rPr>
                      <m:sty m:val="p"/>
                    </m:rPr>
                    <w:rPr>
                      <w:rFonts w:ascii="Cambria Math" w:hAnsi="Cambria Math"/>
                    </w:rPr>
                    <m:t>outcome</m:t>
                  </w:del>
                </w:ins>
              </m:r>
            </m:sub>
            <m:sup>
              <m:r>
                <w:ins w:id="536" w:author="Cameron Freshwater" w:date="2018-11-16T18:29:00Z">
                  <w:del w:id="537" w:author="DFO-MPO" w:date="2018-11-22T07:50:00Z">
                    <w:rPr>
                      <w:rFonts w:ascii="Cambria Math" w:hAnsi="Cambria Math"/>
                    </w:rPr>
                    <m:t>2</m:t>
                  </w:del>
                </w:ins>
              </m:r>
            </m:sup>
          </m:sSubSup>
          <m:sSub>
            <m:sSubPr>
              <m:ctrlPr>
                <w:del w:id="538" w:author="DFO-MPO" w:date="2018-11-22T07:50:00Z">
                  <w:rPr>
                    <w:rFonts w:ascii="Cambria Math" w:hAnsi="Cambria Math"/>
                  </w:rPr>
                </w:del>
              </m:ctrlPr>
            </m:sSubPr>
            <m:e>
              <m:r>
                <w:del w:id="539" w:author="DFO-MPO" w:date="2018-11-22T07:50:00Z">
                  <m:rPr>
                    <m:sty m:val="p"/>
                  </m:rPr>
                  <w:rPr>
                    <w:rFonts w:ascii="Cambria Math" w:hAnsi="Cambria Math"/>
                  </w:rPr>
                  <m:t>σ</m:t>
                </w:del>
              </m:r>
            </m:e>
            <m:sub>
              <m:r>
                <w:del w:id="540" w:author="DFO-MPO" w:date="2018-11-22T07:50:00Z">
                  <w:rPr>
                    <w:rFonts w:ascii="Cambria Math" w:hAnsi="Cambria Math"/>
                  </w:rPr>
                  <m:t>outcome</m:t>
                </w:del>
              </m:r>
            </m:sub>
          </m:sSub>
          <m:r>
            <w:del w:id="541" w:author="DFO-MPO" w:date="2018-11-22T07:50:00Z">
              <w:rPr>
                <w:rFonts w:ascii="Cambria Math" w:hAnsi="Cambria Math"/>
              </w:rPr>
              <m:t>)</m:t>
            </w:del>
          </m:r>
        </m:oMath>
      </m:oMathPara>
    </w:p>
    <w:p w14:paraId="226083C8" w14:textId="1D4CFFA9" w:rsidR="00EB66FB" w:rsidRDefault="00A93A1C" w:rsidP="00E77314">
      <w:proofErr w:type="gramStart"/>
      <w:r>
        <w:t>w</w:t>
      </w:r>
      <w:r w:rsidR="00252562">
        <w:t>here</w:t>
      </w:r>
      <w:proofErr w:type="gramEnd"/>
      <w:r w:rsidR="00252562">
        <w:t xml:space="preserve"> </w:t>
      </w:r>
      <m:oMath>
        <m:acc>
          <m:accPr>
            <m:ctrlPr>
              <w:rPr>
                <w:rFonts w:ascii="Cambria Math" w:hAnsi="Cambria Math"/>
                <w:i/>
              </w:rPr>
            </m:ctrlPr>
          </m:accPr>
          <m:e>
            <m:r>
              <w:rPr>
                <w:rFonts w:ascii="Cambria Math" w:hAnsi="Cambria Math"/>
              </w:rPr>
              <m:t>C</m:t>
            </m:r>
          </m:e>
        </m:acc>
      </m:oMath>
      <w:r w:rsidR="00252562">
        <w:t xml:space="preserve"> is the target TAC</w:t>
      </w:r>
      <w:r w:rsidR="00055A2F">
        <w:t xml:space="preserve"> </w:t>
      </w:r>
      <w:r w:rsidR="00252562">
        <w:t xml:space="preserve">and </w:t>
      </w:r>
      <m:oMath>
        <m:r>
          <w:ins w:id="542" w:author="Cameron Freshwater" w:date="2018-11-17T10:33:00Z">
            <w:rPr>
              <w:rFonts w:ascii="Cambria Math" w:hAnsi="Cambria Math"/>
            </w:rPr>
            <m:t>u</m:t>
          </w:ins>
        </m:r>
        <m:r>
          <w:del w:id="543" w:author="Cameron Freshwater" w:date="2018-11-17T10:33:00Z">
            <w:rPr>
              <w:rFonts w:ascii="Cambria Math" w:hAnsi="Cambria Math"/>
            </w:rPr>
            <m:t>ε</m:t>
          </w:del>
        </m:r>
      </m:oMath>
      <w:r w:rsidR="00252562">
        <w:t xml:space="preserve"> an error term representing</w:t>
      </w:r>
      <w:r w:rsidR="009B4289">
        <w:t xml:space="preserve"> CU-specific</w:t>
      </w:r>
      <w:r w:rsidR="00252562">
        <w:t xml:space="preserve"> outcome uncertainty</w:t>
      </w:r>
      <w:r w:rsidR="00FD65B3">
        <w:t xml:space="preserve"> (Table A1)</w:t>
      </w:r>
      <w:r w:rsidR="00252562">
        <w:t>.</w:t>
      </w:r>
      <w:r>
        <w:tab/>
      </w:r>
    </w:p>
    <w:p w14:paraId="6BAC4C45" w14:textId="29C17A03" w:rsidR="00BA5211" w:rsidRDefault="00BA5211" w:rsidP="00E77314">
      <w:r>
        <w:tab/>
      </w:r>
      <w:r w:rsidR="00EB66FB">
        <w:t>Similarly</w:t>
      </w:r>
      <w:r w:rsidR="009B4289">
        <w:t xml:space="preserve">, </w:t>
      </w:r>
      <w:r w:rsidR="00E54C5B">
        <w:t xml:space="preserve">we modeled </w:t>
      </w:r>
      <w:r w:rsidR="009B4289">
        <w:t xml:space="preserve">en route mortality </w:t>
      </w:r>
      <w:r w:rsidR="009B4289" w:rsidRPr="009B4289">
        <w:rPr>
          <w:i/>
        </w:rPr>
        <w:t>D</w:t>
      </w:r>
      <w:r w:rsidR="009B4289">
        <w:rPr>
          <w:i/>
        </w:rPr>
        <w:t xml:space="preserve"> </w:t>
      </w:r>
      <w:r w:rsidR="009B4289">
        <w:t>as a stochastic</w:t>
      </w:r>
      <w:ins w:id="544" w:author="Cameron Freshwater" w:date="2018-11-16T18:30:00Z">
        <w:r w:rsidR="00CB13C3">
          <w:t xml:space="preserve"> </w:t>
        </w:r>
      </w:ins>
      <w:del w:id="545" w:author="Cameron Freshwater" w:date="2018-11-16T18:30:00Z">
        <w:r w:rsidR="009B4289" w:rsidDel="00CB13C3">
          <w:delText xml:space="preserve">, CU-specific </w:delText>
        </w:r>
      </w:del>
      <w:r w:rsidR="009B4289">
        <w:t>process</w:t>
      </w:r>
      <w:ins w:id="546" w:author="Cameron Freshwater" w:date="2018-11-16T18:30:00Z">
        <w:r w:rsidR="00CB13C3">
          <w:t xml:space="preserve"> that varied by CU as a function of the number of fish escaping the fishery</w:t>
        </w:r>
      </w:ins>
      <w:ins w:id="547" w:author="Cameron Freshwater" w:date="2018-11-16T18:31:00Z">
        <w:r w:rsidR="00CB13C3">
          <w:t xml:space="preserve"> </w:t>
        </w:r>
        <m:oMath>
          <m:r>
            <w:rPr>
              <w:rFonts w:ascii="Cambria Math" w:hAnsi="Cambria Math"/>
            </w:rPr>
            <m:t>(</m:t>
          </m:r>
          <m:sSub>
            <m:sSubPr>
              <m:ctrlPr>
                <w:rPr>
                  <w:rFonts w:ascii="Cambria Math" w:hAnsi="Cambria Math"/>
                  <w:i/>
                  <w:lang w:eastAsia="en-US"/>
                </w:rPr>
              </m:ctrlPr>
            </m:sSubPr>
            <m:e>
              <m:r>
                <w:rPr>
                  <w:rFonts w:ascii="Cambria Math" w:hAnsi="Cambria Math"/>
                </w:rPr>
                <m:t>R</m:t>
              </m:r>
            </m:e>
            <m:sub>
              <m:r>
                <w:rPr>
                  <w:rFonts w:ascii="Cambria Math" w:hAnsi="Cambria Math"/>
                </w:rPr>
                <m:t>i,y</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rPr>
                <m:t>C</m:t>
              </m:r>
            </m:e>
            <m:sub>
              <m:r>
                <w:rPr>
                  <w:rFonts w:ascii="Cambria Math" w:hAnsi="Cambria Math"/>
                </w:rPr>
                <m:t>i,y</m:t>
              </m:r>
            </m:sub>
          </m:sSub>
          <m:r>
            <w:rPr>
              <w:rFonts w:ascii="Cambria Math" w:hAnsi="Cambria Math"/>
              <w:lang w:eastAsia="en-US"/>
            </w:rPr>
            <m:t>)</m:t>
          </m:r>
        </m:oMath>
        <w:r w:rsidR="00CB13C3">
          <w:rPr>
            <w:lang w:eastAsia="en-US"/>
          </w:rPr>
          <w:t>,</w:t>
        </w:r>
      </w:ins>
    </w:p>
    <w:p w14:paraId="4BF6F13F" w14:textId="0CDBEAB4" w:rsidR="009B4289" w:rsidRDefault="009B4289" w:rsidP="009B4289">
      <w:pPr>
        <w:rPr>
          <w:lang w:eastAsia="en-US"/>
        </w:rPr>
      </w:pPr>
      <w:r>
        <w:t>Equation A</w:t>
      </w:r>
      <w:r w:rsidR="00FD65B3">
        <w:t>6</w:t>
      </w:r>
      <w:r w:rsidR="00266CA1">
        <w:tab/>
      </w:r>
      <w:r w:rsidR="00266CA1">
        <w:tab/>
      </w:r>
      <w:r w:rsidR="000B7F48">
        <w:tab/>
      </w:r>
      <m:oMath>
        <m:sSub>
          <m:sSubPr>
            <m:ctrlPr>
              <w:rPr>
                <w:rFonts w:ascii="Cambria Math" w:hAnsi="Cambria Math"/>
                <w:i/>
                <w:lang w:eastAsia="en-US"/>
              </w:rPr>
            </m:ctrlPr>
          </m:sSubPr>
          <m:e>
            <m:r>
              <w:rPr>
                <w:rFonts w:ascii="Cambria Math" w:hAnsi="Cambria Math"/>
              </w:rPr>
              <m:t>D</m:t>
            </m:r>
          </m:e>
          <m:sub>
            <m:r>
              <w:rPr>
                <w:rFonts w:ascii="Cambria Math" w:hAnsi="Cambria Math"/>
              </w:rPr>
              <m:t>i,y</m:t>
            </m:r>
          </m:sub>
        </m:sSub>
        <m:r>
          <w:rPr>
            <w:rFonts w:ascii="Cambria Math" w:hAnsi="Cambria Math"/>
          </w:rPr>
          <m:t>=</m:t>
        </m:r>
        <m:sSub>
          <m:sSubPr>
            <m:ctrlPr>
              <w:ins w:id="548" w:author="Cameron Freshwater" w:date="2018-11-16T18:54:00Z">
                <w:rPr>
                  <w:rFonts w:ascii="Cambria Math" w:hAnsi="Cambria Math"/>
                  <w:i/>
                </w:rPr>
              </w:ins>
            </m:ctrlPr>
          </m:sSubPr>
          <m:e>
            <m:r>
              <w:ins w:id="549" w:author="Cameron Freshwater" w:date="2018-11-16T18:54:00Z">
                <w:rPr>
                  <w:rFonts w:ascii="Cambria Math" w:hAnsi="Cambria Math"/>
                </w:rPr>
                <m:t>ε</m:t>
              </w:ins>
            </m:r>
          </m:e>
          <m:sub>
            <m:r>
              <w:ins w:id="550" w:author="Cameron Freshwater" w:date="2018-11-16T18:54:00Z">
                <w:rPr>
                  <w:rFonts w:ascii="Cambria Math" w:hAnsi="Cambria Math"/>
                </w:rPr>
                <m:t>i,y</m:t>
              </w:ins>
            </m:r>
          </m:sub>
        </m:sSub>
        <m:sSub>
          <m:sSubPr>
            <m:ctrlPr>
              <w:del w:id="551" w:author="Cameron Freshwater" w:date="2018-11-16T18:54:00Z">
                <w:rPr>
                  <w:rFonts w:ascii="Cambria Math" w:hAnsi="Cambria Math"/>
                  <w:i/>
                  <w:lang w:eastAsia="en-US"/>
                </w:rPr>
              </w:del>
            </m:ctrlPr>
          </m:sSubPr>
          <m:e>
            <m:r>
              <w:del w:id="552" w:author="Cameron Freshwater" w:date="2018-11-16T18:54:00Z">
                <w:rPr>
                  <w:rFonts w:ascii="Cambria Math" w:hAnsi="Cambria Math"/>
                  <w:lang w:eastAsia="en-US"/>
                </w:rPr>
                <m:t>E</m:t>
              </w:del>
            </m:r>
          </m:e>
          <m:sub>
            <m:r>
              <w:del w:id="553" w:author="Cameron Freshwater" w:date="2018-11-16T18:54:00Z">
                <w:rPr>
                  <w:rFonts w:ascii="Cambria Math" w:hAnsi="Cambria Math"/>
                  <w:lang w:eastAsia="en-US"/>
                </w:rPr>
                <m:t>i</m:t>
              </w:del>
            </m:r>
          </m:sub>
        </m:sSub>
        <m:r>
          <w:del w:id="554" w:author="Cameron Freshwater" w:date="2018-11-16T18:54:00Z">
            <w:rPr>
              <w:rFonts w:ascii="Cambria Math" w:hAnsi="Cambria Math"/>
            </w:rPr>
            <m:t>*</m:t>
          </w:del>
        </m:r>
        <m:d>
          <m:dPr>
            <m:ctrlPr>
              <w:del w:id="555" w:author="Cameron Freshwater" w:date="2018-11-16T18:54:00Z">
                <w:rPr>
                  <w:rFonts w:ascii="Cambria Math" w:hAnsi="Cambria Math"/>
                  <w:i/>
                </w:rPr>
              </w:del>
            </m:ctrlPr>
          </m:dPr>
          <m:e>
            <m:r>
              <w:del w:id="556" w:author="Cameron Freshwater" w:date="2018-11-16T18:54:00Z">
                <w:rPr>
                  <w:rFonts w:ascii="Cambria Math" w:hAnsi="Cambria Math"/>
                </w:rPr>
                <m:t xml:space="preserve">1+ </m:t>
              </w:del>
            </m:r>
            <m:sSub>
              <m:sSubPr>
                <m:ctrlPr>
                  <w:del w:id="557" w:author="Cameron Freshwater" w:date="2018-11-16T18:54:00Z">
                    <w:rPr>
                      <w:rFonts w:ascii="Cambria Math" w:hAnsi="Cambria Math"/>
                      <w:i/>
                    </w:rPr>
                  </w:del>
                </m:ctrlPr>
              </m:sSubPr>
              <m:e>
                <m:r>
                  <w:del w:id="558" w:author="Cameron Freshwater" w:date="2018-11-16T18:54:00Z">
                    <w:rPr>
                      <w:rFonts w:ascii="Cambria Math" w:hAnsi="Cambria Math"/>
                    </w:rPr>
                    <m:t>ε</m:t>
                  </w:del>
                </m:r>
              </m:e>
              <m:sub>
                <m:r>
                  <w:del w:id="559" w:author="Cameron Freshwater" w:date="2018-11-16T18:54:00Z">
                    <w:rPr>
                      <w:rFonts w:ascii="Cambria Math" w:hAnsi="Cambria Math"/>
                    </w:rPr>
                    <m:t>i,y</m:t>
                  </w:del>
                </m:r>
              </m:sub>
            </m:sSub>
          </m:e>
        </m:d>
        <m:r>
          <w:rPr>
            <w:rFonts w:ascii="Cambria Math" w:hAnsi="Cambria Math"/>
          </w:rPr>
          <m:t>*(</m:t>
        </m:r>
        <m:sSub>
          <m:sSubPr>
            <m:ctrlPr>
              <w:rPr>
                <w:rFonts w:ascii="Cambria Math" w:hAnsi="Cambria Math"/>
                <w:i/>
                <w:lang w:eastAsia="en-US"/>
              </w:rPr>
            </m:ctrlPr>
          </m:sSubPr>
          <m:e>
            <m:r>
              <w:rPr>
                <w:rFonts w:ascii="Cambria Math" w:hAnsi="Cambria Math"/>
              </w:rPr>
              <m:t>R</m:t>
            </m:r>
          </m:e>
          <m:sub>
            <m:r>
              <w:rPr>
                <w:rFonts w:ascii="Cambria Math" w:hAnsi="Cambria Math"/>
              </w:rPr>
              <m:t>i,y</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rPr>
              <m:t>C</m:t>
            </m:r>
          </m:e>
          <m:sub>
            <m:r>
              <w:rPr>
                <w:rFonts w:ascii="Cambria Math" w:hAnsi="Cambria Math"/>
              </w:rPr>
              <m:t>i,y</m:t>
            </m:r>
          </m:sub>
        </m:sSub>
        <m:r>
          <w:rPr>
            <w:rFonts w:ascii="Cambria Math" w:hAnsi="Cambria Math"/>
            <w:lang w:eastAsia="en-US"/>
          </w:rPr>
          <m:t>)</m:t>
        </m:r>
      </m:oMath>
    </w:p>
    <w:p w14:paraId="5B91D33B" w14:textId="29E6A44B" w:rsidR="00A93A1C" w:rsidRDefault="0086486A" w:rsidP="00A93A1C">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i,y</m:t>
              </m:r>
            </m:sub>
          </m:sSub>
          <m:r>
            <w:rPr>
              <w:rFonts w:ascii="Cambria Math" w:hAnsi="Cambria Math"/>
            </w:rPr>
            <m:t xml:space="preserve"> ~ </m:t>
          </m:r>
          <m:r>
            <m:rPr>
              <m:sty m:val="p"/>
            </m:rPr>
            <w:rPr>
              <w:rFonts w:ascii="Cambria Math" w:hAnsi="Cambria Math"/>
            </w:rPr>
            <m:t>normal(</m:t>
          </m:r>
          <m:sSub>
            <m:sSubPr>
              <m:ctrlPr>
                <w:ins w:id="560" w:author="Cameron Freshwater" w:date="2018-11-16T18:53:00Z">
                  <w:rPr>
                    <w:rFonts w:ascii="Cambria Math" w:hAnsi="Cambria Math"/>
                    <w:i/>
                    <w:sz w:val="22"/>
                    <w:szCs w:val="22"/>
                    <w:lang w:eastAsia="en-US"/>
                  </w:rPr>
                </w:ins>
              </m:ctrlPr>
            </m:sSubPr>
            <m:e>
              <m:r>
                <w:ins w:id="561" w:author="Cameron Freshwater" w:date="2018-11-16T18:53:00Z">
                  <w:rPr>
                    <w:rFonts w:ascii="Cambria Math" w:hAnsi="Cambria Math"/>
                    <w:sz w:val="22"/>
                    <w:szCs w:val="22"/>
                    <w:lang w:eastAsia="en-US"/>
                  </w:rPr>
                  <m:t>E</m:t>
                </w:ins>
              </m:r>
            </m:e>
            <m:sub>
              <m:r>
                <w:ins w:id="562" w:author="Cameron Freshwater" w:date="2018-11-16T18:53:00Z">
                  <w:rPr>
                    <w:rFonts w:ascii="Cambria Math" w:hAnsi="Cambria Math"/>
                    <w:sz w:val="22"/>
                    <w:szCs w:val="22"/>
                    <w:lang w:eastAsia="en-US"/>
                  </w:rPr>
                  <m:t>i</m:t>
                </w:ins>
              </m:r>
            </m:sub>
          </m:sSub>
          <m:r>
            <w:del w:id="563" w:author="Cameron Freshwater" w:date="2018-11-16T18:53:00Z">
              <m:rPr>
                <m:sty m:val="p"/>
              </m:rPr>
              <w:rPr>
                <w:rFonts w:ascii="Cambria Math" w:hAnsi="Cambria Math"/>
                <w:sz w:val="22"/>
                <w:szCs w:val="22"/>
                <w:lang w:eastAsia="en-US"/>
              </w:rPr>
              <m:t>0</m:t>
            </w:del>
          </m:r>
          <m:r>
            <m:rPr>
              <m:sty m:val="p"/>
            </m:rPr>
            <w:rPr>
              <w:rFonts w:ascii="Cambria Math" w:hAnsi="Cambria Math"/>
            </w:rPr>
            <m:t xml:space="preserve">, </m:t>
          </m:r>
          <m:sSubSup>
            <m:sSubSupPr>
              <m:ctrlPr>
                <w:ins w:id="564" w:author="Cameron Freshwater" w:date="2018-11-16T18:54:00Z">
                  <w:rPr>
                    <w:rFonts w:ascii="Cambria Math" w:hAnsi="Cambria Math"/>
                  </w:rPr>
                </w:ins>
              </m:ctrlPr>
            </m:sSubSupPr>
            <m:e>
              <m:r>
                <w:ins w:id="565" w:author="Cameron Freshwater" w:date="2018-11-16T18:54:00Z">
                  <m:rPr>
                    <m:sty m:val="p"/>
                  </m:rPr>
                  <w:rPr>
                    <w:rFonts w:ascii="Cambria Math" w:hAnsi="Cambria Math"/>
                  </w:rPr>
                  <m:t>σ</m:t>
                </w:ins>
              </m:r>
            </m:e>
            <m:sub>
              <m:r>
                <w:ins w:id="566" w:author="Cameron Freshwater" w:date="2018-11-16T18:54:00Z">
                  <m:rPr>
                    <m:sty m:val="p"/>
                  </m:rPr>
                  <w:rPr>
                    <w:rFonts w:ascii="Cambria Math" w:hAnsi="Cambria Math"/>
                  </w:rPr>
                  <m:t xml:space="preserve">mort, </m:t>
                </w:ins>
              </m:r>
              <m:r>
                <w:ins w:id="567" w:author="Cameron Freshwater" w:date="2018-11-16T18:54:00Z">
                  <w:rPr>
                    <w:rFonts w:ascii="Cambria Math" w:hAnsi="Cambria Math"/>
                  </w:rPr>
                  <m:t>i</m:t>
                </w:ins>
              </m:r>
            </m:sub>
            <m:sup>
              <m:r>
                <w:ins w:id="568" w:author="Cameron Freshwater" w:date="2018-11-16T18:54:00Z">
                  <w:rPr>
                    <w:rFonts w:ascii="Cambria Math" w:hAnsi="Cambria Math"/>
                  </w:rPr>
                  <m:t>2</m:t>
                </w:ins>
              </m:r>
            </m:sup>
          </m:sSubSup>
          <m:sSub>
            <m:sSubPr>
              <m:ctrlPr>
                <w:del w:id="569" w:author="Cameron Freshwater" w:date="2018-11-16T18:54:00Z">
                  <w:rPr>
                    <w:rFonts w:ascii="Cambria Math" w:hAnsi="Cambria Math"/>
                  </w:rPr>
                </w:del>
              </m:ctrlPr>
            </m:sSubPr>
            <m:e>
              <m:r>
                <w:del w:id="570" w:author="Cameron Freshwater" w:date="2018-11-16T18:54:00Z">
                  <m:rPr>
                    <m:sty m:val="p"/>
                  </m:rPr>
                  <w:rPr>
                    <w:rFonts w:ascii="Cambria Math" w:hAnsi="Cambria Math"/>
                  </w:rPr>
                  <m:t>σ</m:t>
                </w:del>
              </m:r>
            </m:e>
            <m:sub>
              <m:r>
                <w:del w:id="571" w:author="Cameron Freshwater" w:date="2018-11-16T18:54:00Z">
                  <w:rPr>
                    <w:rFonts w:ascii="Cambria Math" w:hAnsi="Cambria Math"/>
                  </w:rPr>
                  <m:t>mort,  i</m:t>
                </w:del>
              </m:r>
            </m:sub>
          </m:sSub>
          <m:r>
            <w:rPr>
              <w:rFonts w:ascii="Cambria Math" w:hAnsi="Cambria Math"/>
            </w:rPr>
            <m:t>)</m:t>
          </m:r>
        </m:oMath>
      </m:oMathPara>
    </w:p>
    <w:p w14:paraId="09FEA626" w14:textId="10166849" w:rsidR="00FD65B3" w:rsidRDefault="00A93A1C" w:rsidP="00E77314">
      <w:r>
        <w:lastRenderedPageBreak/>
        <w:t xml:space="preserve">where </w:t>
      </w:r>
      <w:r>
        <w:rPr>
          <w:i/>
        </w:rPr>
        <w:t>E</w:t>
      </w:r>
      <w:r>
        <w:t xml:space="preserve"> represents the </w:t>
      </w:r>
      <w:commentRangeStart w:id="572"/>
      <w:del w:id="573" w:author="Cameron Freshwater" w:date="2018-11-16T18:54:00Z">
        <w:r w:rsidDel="00B07C2B">
          <w:delText xml:space="preserve">median </w:delText>
        </w:r>
      </w:del>
      <w:commentRangeEnd w:id="572"/>
      <w:ins w:id="574" w:author="Cameron Freshwater" w:date="2018-11-16T18:54:00Z">
        <w:r w:rsidR="00B07C2B">
          <w:t xml:space="preserve">mean </w:t>
        </w:r>
      </w:ins>
      <w:r w:rsidR="00CB13C3">
        <w:rPr>
          <w:rStyle w:val="CommentReference"/>
        </w:rPr>
        <w:commentReference w:id="572"/>
      </w:r>
      <w:r>
        <w:t xml:space="preserve">and </w:t>
      </w:r>
      <m:oMath>
        <m:r>
          <m:rPr>
            <m:sty m:val="p"/>
          </m:rPr>
          <w:rPr>
            <w:rFonts w:ascii="Cambria Math" w:hAnsi="Cambria Math"/>
          </w:rPr>
          <m:t>σ</m:t>
        </m:r>
      </m:oMath>
      <w:r>
        <w:t xml:space="preserve"> the standard deviation of observed en route mortality since 2000 for each </w:t>
      </w:r>
      <w:r w:rsidR="007221CC">
        <w:t>CU</w:t>
      </w:r>
      <w:r w:rsidR="00FD65B3">
        <w:t>.</w:t>
      </w:r>
      <w:r w:rsidR="008D4656">
        <w:t xml:space="preserve"> </w:t>
      </w:r>
      <w:del w:id="575" w:author="Cameron Freshwater" w:date="2018-11-16T18:55:00Z">
        <w:r w:rsidR="008D4656" w:rsidDel="00B07C2B">
          <w:delText>Reference values for mean en</w:delText>
        </w:r>
      </w:del>
      <w:ins w:id="576" w:author="Cameron Freshwater" w:date="2018-11-16T18:55:00Z">
        <w:r w:rsidR="00B07C2B">
          <w:t>En</w:t>
        </w:r>
      </w:ins>
      <w:r w:rsidR="008D4656">
        <w:t xml:space="preserve"> route mortality </w:t>
      </w:r>
      <w:del w:id="577" w:author="Cameron Freshwater" w:date="2018-11-16T18:55:00Z">
        <w:r w:rsidR="008D4656" w:rsidDel="00B07C2B">
          <w:delText>and its variance were</w:delText>
        </w:r>
      </w:del>
      <w:ins w:id="578" w:author="Cameron Freshwater" w:date="2018-11-16T18:55:00Z">
        <w:r w:rsidR="00B07C2B">
          <w:t>was</w:t>
        </w:r>
      </w:ins>
      <w:r w:rsidR="008D4656">
        <w:t xml:space="preserve"> parameterized using observed differences in abundance estimates between in-river and spawning ground sampling locations (2000-2016; Pacific Salmon Commission, unpublished </w:t>
      </w:r>
      <w:commentRangeStart w:id="579"/>
      <w:r w:rsidR="008D4656">
        <w:t>data</w:t>
      </w:r>
      <w:commentRangeEnd w:id="579"/>
      <w:r w:rsidR="006E2531">
        <w:rPr>
          <w:rStyle w:val="CommentReference"/>
        </w:rPr>
        <w:commentReference w:id="579"/>
      </w:r>
      <w:r w:rsidR="008D4656">
        <w:t xml:space="preserve">). </w:t>
      </w:r>
    </w:p>
    <w:p w14:paraId="0C09BB53" w14:textId="0CE3F289" w:rsidR="00FD65B3" w:rsidDel="009D3A23" w:rsidRDefault="00FD65B3" w:rsidP="00E77314">
      <w:pPr>
        <w:rPr>
          <w:del w:id="580" w:author="Cameron Freshwater" w:date="2018-11-17T10:35:00Z"/>
        </w:rPr>
      </w:pPr>
    </w:p>
    <w:p w14:paraId="50FAF611" w14:textId="1FDC313C" w:rsidR="004534F4" w:rsidDel="009D3A23" w:rsidRDefault="004534F4" w:rsidP="00E77314">
      <w:pPr>
        <w:rPr>
          <w:del w:id="581" w:author="Cameron Freshwater" w:date="2018-11-17T10:35:00Z"/>
          <w:i/>
        </w:rPr>
      </w:pPr>
      <w:del w:id="582" w:author="Cameron Freshwater" w:date="2018-11-17T10:35:00Z">
        <w:r w:rsidDel="009D3A23">
          <w:rPr>
            <w:i/>
          </w:rPr>
          <w:delText>Biological benchmarks</w:delText>
        </w:r>
      </w:del>
    </w:p>
    <w:p w14:paraId="46BEC969" w14:textId="5992DDC1" w:rsidR="004534F4" w:rsidDel="009D3A23" w:rsidRDefault="004534F4" w:rsidP="00EB66FB">
      <w:pPr>
        <w:ind w:firstLine="720"/>
        <w:rPr>
          <w:del w:id="583" w:author="Cameron Freshwater" w:date="2018-11-17T10:35:00Z"/>
        </w:rPr>
      </w:pPr>
      <w:del w:id="584" w:author="Cameron Freshwater" w:date="2018-11-17T10:35:00Z">
        <w:r w:rsidDel="009D3A23">
          <w:delText xml:space="preserve">Biological benchmarks are commonly used to assess population status relative to a desired state. In this study, we </w:delText>
        </w:r>
        <w:r w:rsidR="00055A2F" w:rsidDel="009D3A23">
          <w:delText>used a biological benchmark</w:delText>
        </w:r>
        <w:r w:rsidDel="009D3A23">
          <w:delText xml:space="preserve"> derived from stock-recruit relationships and referenced </w:delText>
        </w:r>
        <w:r w:rsidR="008E4F71" w:rsidDel="009D3A23">
          <w:delText xml:space="preserve">in Canada’s Wild Salmon Policy </w:delText>
        </w:r>
        <w:r w:rsidR="008E4F71" w:rsidDel="009D3A23">
          <w:fldChar w:fldCharType="begin"/>
        </w:r>
        <w:r w:rsidR="008E4F71" w:rsidDel="009D3A23">
          <w:del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delInstrText>
        </w:r>
        <w:r w:rsidR="008E4F71" w:rsidDel="009D3A23">
          <w:fldChar w:fldCharType="separate"/>
        </w:r>
        <w:r w:rsidR="008E4F71" w:rsidDel="009D3A23">
          <w:rPr>
            <w:noProof/>
          </w:rPr>
          <w:delText>(DFO 2005)</w:delText>
        </w:r>
        <w:r w:rsidR="008E4F71" w:rsidDel="009D3A23">
          <w:fldChar w:fldCharType="end"/>
        </w:r>
        <w:r w:rsidDel="009D3A23">
          <w:delText xml:space="preserve">. </w:delText>
        </w:r>
        <w:r w:rsidR="00055A2F" w:rsidDel="009D3A23">
          <w:delText>This benchmark</w:delText>
        </w:r>
        <w:r w:rsidDel="009D3A23">
          <w:delText xml:space="preserve"> is</w:delText>
        </w:r>
        <w:r w:rsidR="00055A2F" w:rsidDel="009D3A23">
          <w:delText xml:space="preserve"> 80% of</w:delText>
        </w:r>
        <w:r w:rsidDel="009D3A23">
          <w:delText xml:space="preserve"> the estimated spawner abundance necessary to achieve maximum sustainable yield (</w:delText>
        </w:r>
        <w:r w:rsidDel="009D3A23">
          <w:rPr>
            <w:i/>
          </w:rPr>
          <w:delText>S</w:delText>
        </w:r>
        <w:r w:rsidDel="009D3A23">
          <w:rPr>
            <w:vertAlign w:val="subscript"/>
          </w:rPr>
          <w:delText>MSY</w:delText>
        </w:r>
        <w:r w:rsidDel="009D3A23">
          <w:delText>)</w:delText>
        </w:r>
        <w:r w:rsidR="00055A2F" w:rsidDel="009D3A23">
          <w:delText xml:space="preserve"> and represents a stock that is considered to be in the “green” or healthy zone</w:delText>
        </w:r>
        <w:r w:rsidR="00055A2F" w:rsidRPr="00055A2F" w:rsidDel="009D3A23">
          <w:delText xml:space="preserve"> </w:delText>
        </w:r>
        <w:r w:rsidR="00055A2F" w:rsidDel="009D3A23">
          <w:fldChar w:fldCharType="begin"/>
        </w:r>
        <w:r w:rsidR="00055A2F" w:rsidDel="009D3A23">
          <w:del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delInstrText>
        </w:r>
        <w:r w:rsidR="00055A2F" w:rsidDel="009D3A23">
          <w:fldChar w:fldCharType="separate"/>
        </w:r>
        <w:r w:rsidR="00055A2F" w:rsidDel="009D3A23">
          <w:rPr>
            <w:noProof/>
          </w:rPr>
          <w:delText>(DFO 2005)</w:delText>
        </w:r>
        <w:r w:rsidR="00055A2F" w:rsidDel="009D3A23">
          <w:fldChar w:fldCharType="end"/>
        </w:r>
        <w:r w:rsidR="00055A2F" w:rsidDel="009D3A23">
          <w:delText>. We</w:delText>
        </w:r>
        <w:r w:rsidDel="009D3A23">
          <w:delText xml:space="preserve"> estimated using the Lambert W function following </w:delText>
        </w:r>
        <w:r w:rsidR="008E4F71" w:rsidDel="009D3A23">
          <w:fldChar w:fldCharType="begin"/>
        </w:r>
        <w:r w:rsidR="008E4F71" w:rsidDel="009D3A23">
          <w:delInstrText xml:space="preserve"> ADDIN EN.CITE &lt;EndNote&gt;&lt;Cite AuthorYear="1"&gt;&lt;Author&gt;Scheuerell&lt;/Author&gt;&lt;Year&gt;2016&lt;/Year&gt;&lt;RecNum&gt;2212&lt;/RecNum&gt;&lt;DisplayText&gt;Scheuerell (2016)&lt;/DisplayText&gt;&lt;record&gt;&lt;rec-number&gt;2212&lt;/rec-number&gt;&lt;foreign-keys&gt;&lt;key app="EN" db-id="eez0aevwa0afpdexr0lvefp6z0xpepv5rfx5" timestamp="1535913739"&gt;2212&lt;/key&gt;&lt;key app="ENWeb" db-id=""&gt;0&lt;/key&gt;&lt;/foreign-keys&gt;&lt;ref-type name="Journal Article"&gt;17&lt;/ref-type&gt;&lt;contributors&gt;&lt;authors&gt;&lt;author&gt;Scheuerell, M. D.&lt;/author&gt;&lt;/authors&gt;&lt;/contributors&gt;&lt;auth-address&gt;Fish Ecology Division, Northwest Fisheries Science Center, National Marine Fisheries Service, National Oceanic and Atmospheric Administration , Seattle, WA , United States.&lt;/auth-address&gt;&lt;titles&gt;&lt;title&gt;An explicit solution for calculating optimum spawning stock size from Ricker&amp;apos;s stock recruitment model&lt;/title&gt;&lt;secondary-title&gt;PeerJ&lt;/secondary-title&gt;&lt;/titles&gt;&lt;periodical&gt;&lt;full-title&gt;PeerJ&lt;/full-title&gt;&lt;/periodical&gt;&lt;pages&gt;e1623&lt;/pages&gt;&lt;volume&gt;4&lt;/volume&gt;&lt;keywords&gt;&lt;keyword&gt;Harvest&lt;/keyword&gt;&lt;keyword&gt;Msy&lt;/keyword&gt;&lt;keyword&gt;Maximum sustainable yield&lt;/keyword&gt;&lt;keyword&gt;Ricker model&lt;/keyword&gt;&lt;keyword&gt;Spawner&lt;/keyword&gt;&lt;keyword&gt;Stock-recruit&lt;/keyword&gt;&lt;/keywords&gt;&lt;dates&gt;&lt;year&gt;2016&lt;/year&gt;&lt;/dates&gt;&lt;isbn&gt;2167-8359 (Print)&amp;#xD;2167-8359 (Linking)&lt;/isbn&gt;&lt;accession-num&gt;27004147&lt;/accession-num&gt;&lt;urls&gt;&lt;related-urls&gt;&lt;url&gt;https://www.ncbi.nlm.nih.gov/pubmed/27004147&lt;/url&gt;&lt;/related-urls&gt;&lt;/urls&gt;&lt;custom2&gt;PMC4800783&lt;/custom2&gt;&lt;electronic-resource-num&gt;10.7717/peerj.1623&lt;/electronic-resource-num&gt;&lt;/record&gt;&lt;/Cite&gt;&lt;/EndNote&gt;</w:delInstrText>
        </w:r>
        <w:r w:rsidR="008E4F71" w:rsidDel="009D3A23">
          <w:fldChar w:fldCharType="separate"/>
        </w:r>
        <w:r w:rsidR="008E4F71" w:rsidDel="009D3A23">
          <w:rPr>
            <w:noProof/>
          </w:rPr>
          <w:delText>Scheuerell (2016)</w:delText>
        </w:r>
        <w:r w:rsidR="008E4F71" w:rsidDel="009D3A23">
          <w:fldChar w:fldCharType="end"/>
        </w:r>
      </w:del>
    </w:p>
    <w:p w14:paraId="696B114E" w14:textId="1F74BD68" w:rsidR="00FD65B3" w:rsidDel="009D3A23" w:rsidRDefault="004534F4" w:rsidP="00FD65B3">
      <w:pPr>
        <w:rPr>
          <w:del w:id="585" w:author="Cameron Freshwater" w:date="2018-11-17T10:35:00Z"/>
        </w:rPr>
      </w:pPr>
      <w:del w:id="586" w:author="Cameron Freshwater" w:date="2018-11-17T10:35:00Z">
        <w:r w:rsidDel="009D3A23">
          <w:delText xml:space="preserve">Equation </w:delText>
        </w:r>
        <w:r w:rsidR="007221CC" w:rsidDel="009D3A23">
          <w:delText>A7</w:delText>
        </w:r>
        <w:r w:rsidDel="009D3A23">
          <w:tab/>
        </w:r>
        <w:r w:rsidDel="009D3A23">
          <w:tab/>
        </w:r>
        <w:r w:rsidDel="009D3A23">
          <w:tab/>
        </w:r>
        <w:r w:rsidDel="009D3A23">
          <w:tab/>
        </w:r>
        <m:oMath>
          <m:sSub>
            <m:sSubPr>
              <m:ctrlPr>
                <w:rPr>
                  <w:rFonts w:ascii="Cambria Math" w:hAnsi="Cambria Math"/>
                  <w:i/>
                </w:rPr>
              </m:ctrlPr>
            </m:sSubPr>
            <m:e>
              <m:r>
                <w:rPr>
                  <w:rFonts w:ascii="Cambria Math" w:hAnsi="Cambria Math"/>
                </w:rPr>
                <m:t>S</m:t>
              </m:r>
            </m:e>
            <m:sub>
              <m:r>
                <m:rPr>
                  <m:sty m:val="p"/>
                </m:rPr>
                <w:rPr>
                  <w:rFonts w:ascii="Cambria Math" w:hAnsi="Cambria Math"/>
                </w:rPr>
                <m:t xml:space="preserve">MSY, </m:t>
              </m:r>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W(</m:t>
              </m:r>
              <m:sSup>
                <m:sSupPr>
                  <m:ctrlPr>
                    <w:rPr>
                      <w:rFonts w:ascii="Cambria Math" w:hAnsi="Cambria Math"/>
                      <w:i/>
                    </w:rPr>
                  </m:ctrlPr>
                </m:sSupPr>
                <m:e>
                  <m:r>
                    <w:rPr>
                      <w:rFonts w:ascii="Cambria Math" w:hAnsi="Cambria Math"/>
                    </w:rPr>
                    <m:t>e</m:t>
                  </m:r>
                </m:e>
                <m:sup>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up>
              </m:sSup>
              <m:r>
                <w:rPr>
                  <w:rFonts w:ascii="Cambria Math" w:hAnsi="Cambria Math"/>
                </w:rPr>
                <m:t>)</m:t>
              </m:r>
            </m:num>
            <m:den>
              <m:sSub>
                <m:sSubPr>
                  <m:ctrlPr>
                    <w:rPr>
                      <w:rFonts w:ascii="Cambria Math" w:hAnsi="Cambria Math"/>
                      <w:i/>
                    </w:rPr>
                  </m:ctrlPr>
                </m:sSubPr>
                <m:e>
                  <m:r>
                    <w:rPr>
                      <w:rFonts w:ascii="Cambria Math" w:hAnsi="Cambria Math"/>
                    </w:rPr>
                    <m:t>β</m:t>
                  </m:r>
                </m:e>
                <m:sub>
                  <m:r>
                    <w:rPr>
                      <w:rFonts w:ascii="Cambria Math" w:hAnsi="Cambria Math"/>
                    </w:rPr>
                    <m:t>i</m:t>
                  </m:r>
                </m:sub>
              </m:sSub>
            </m:den>
          </m:f>
          <m:r>
            <w:rPr>
              <w:rFonts w:ascii="Cambria Math" w:hAnsi="Cambria Math"/>
            </w:rPr>
            <m:t xml:space="preserve"> </m:t>
          </m:r>
        </m:oMath>
      </w:del>
    </w:p>
    <w:p w14:paraId="6D9FA773" w14:textId="77777777" w:rsidR="00FD65B3" w:rsidRDefault="00FD65B3" w:rsidP="00FD65B3"/>
    <w:p w14:paraId="4B83DD77" w14:textId="77777777" w:rsidR="00FD65B3" w:rsidRDefault="00FD65B3" w:rsidP="00FD65B3">
      <w:commentRangeStart w:id="587"/>
      <w:r>
        <w:t xml:space="preserve">Table A1. </w:t>
      </w:r>
      <w:proofErr w:type="gramStart"/>
      <w:r>
        <w:t xml:space="preserve">Parameter values and justifications for components of biological and management </w:t>
      </w:r>
      <w:proofErr w:type="spellStart"/>
      <w:r>
        <w:t>submodels</w:t>
      </w:r>
      <w:commentRangeEnd w:id="587"/>
      <w:proofErr w:type="spellEnd"/>
      <w:r w:rsidR="0079152C">
        <w:rPr>
          <w:rStyle w:val="CommentReference"/>
        </w:rPr>
        <w:commentReference w:id="587"/>
      </w:r>
      <w:r>
        <w:t>.</w:t>
      </w:r>
      <w:proofErr w:type="gramEnd"/>
    </w:p>
    <w:tbl>
      <w:tblPr>
        <w:tblStyle w:val="TableGrid"/>
        <w:tblW w:w="0" w:type="auto"/>
        <w:tblLook w:val="04A0" w:firstRow="1" w:lastRow="0" w:firstColumn="1" w:lastColumn="0" w:noHBand="0" w:noVBand="1"/>
      </w:tblPr>
      <w:tblGrid>
        <w:gridCol w:w="1400"/>
        <w:gridCol w:w="1604"/>
        <w:gridCol w:w="1287"/>
        <w:gridCol w:w="1287"/>
        <w:gridCol w:w="3278"/>
      </w:tblGrid>
      <w:tr w:rsidR="008D4656" w14:paraId="45510A91" w14:textId="77777777" w:rsidTr="00FD65B3">
        <w:tc>
          <w:tcPr>
            <w:tcW w:w="0" w:type="auto"/>
          </w:tcPr>
          <w:p w14:paraId="1CD3E8F0" w14:textId="77777777" w:rsidR="00FD65B3" w:rsidRPr="005C4D7F" w:rsidRDefault="00FD65B3" w:rsidP="00FD65B3">
            <w:pPr>
              <w:rPr>
                <w:b/>
              </w:rPr>
            </w:pPr>
            <w:r w:rsidRPr="005C4D7F">
              <w:rPr>
                <w:b/>
              </w:rPr>
              <w:t>Parameter</w:t>
            </w:r>
          </w:p>
        </w:tc>
        <w:tc>
          <w:tcPr>
            <w:tcW w:w="0" w:type="auto"/>
          </w:tcPr>
          <w:p w14:paraId="089BF657" w14:textId="77777777" w:rsidR="00FD65B3" w:rsidRPr="005C4D7F" w:rsidRDefault="00FD65B3" w:rsidP="00FD65B3">
            <w:pPr>
              <w:rPr>
                <w:b/>
              </w:rPr>
            </w:pPr>
            <w:r w:rsidRPr="005C4D7F">
              <w:rPr>
                <w:b/>
              </w:rPr>
              <w:t>Reference Value</w:t>
            </w:r>
          </w:p>
        </w:tc>
        <w:tc>
          <w:tcPr>
            <w:tcW w:w="0" w:type="auto"/>
          </w:tcPr>
          <w:p w14:paraId="62460F17" w14:textId="47F825EA" w:rsidR="00FD65B3" w:rsidRPr="005C4D7F" w:rsidRDefault="00FD65B3" w:rsidP="005C4D7F">
            <w:pPr>
              <w:rPr>
                <w:b/>
              </w:rPr>
            </w:pPr>
            <w:r w:rsidRPr="005C4D7F">
              <w:rPr>
                <w:b/>
              </w:rPr>
              <w:t>Low Value</w:t>
            </w:r>
          </w:p>
        </w:tc>
        <w:tc>
          <w:tcPr>
            <w:tcW w:w="0" w:type="auto"/>
          </w:tcPr>
          <w:p w14:paraId="34BDDAFE" w14:textId="15D366DD" w:rsidR="00FD65B3" w:rsidRPr="005C4D7F" w:rsidRDefault="00FD65B3" w:rsidP="005C4D7F">
            <w:pPr>
              <w:rPr>
                <w:b/>
              </w:rPr>
            </w:pPr>
            <w:r w:rsidRPr="005C4D7F">
              <w:rPr>
                <w:b/>
              </w:rPr>
              <w:t>High Value</w:t>
            </w:r>
          </w:p>
        </w:tc>
        <w:tc>
          <w:tcPr>
            <w:tcW w:w="0" w:type="auto"/>
          </w:tcPr>
          <w:p w14:paraId="728722DA" w14:textId="77777777" w:rsidR="00FD65B3" w:rsidRPr="005C4D7F" w:rsidRDefault="00FD65B3" w:rsidP="00FD65B3">
            <w:pPr>
              <w:rPr>
                <w:b/>
              </w:rPr>
            </w:pPr>
            <w:r w:rsidRPr="005C4D7F">
              <w:rPr>
                <w:b/>
              </w:rPr>
              <w:t>Justification</w:t>
            </w:r>
          </w:p>
        </w:tc>
      </w:tr>
      <w:tr w:rsidR="008D4656" w14:paraId="07B539DE" w14:textId="77777777" w:rsidTr="00FD65B3">
        <w:tc>
          <w:tcPr>
            <w:tcW w:w="0" w:type="auto"/>
          </w:tcPr>
          <w:p w14:paraId="510F42CD" w14:textId="5D5C68F0" w:rsidR="00FD65B3" w:rsidRDefault="0086486A" w:rsidP="000B7F48">
            <m:oMath>
              <m:sSub>
                <m:sSubPr>
                  <m:ctrlPr>
                    <w:rPr>
                      <w:rFonts w:ascii="Cambria Math" w:hAnsi="Cambria Math"/>
                    </w:rPr>
                  </m:ctrlPr>
                </m:sSubPr>
                <m:e>
                  <m:r>
                    <m:rPr>
                      <m:sty m:val="p"/>
                    </m:rPr>
                    <w:rPr>
                      <w:rFonts w:ascii="Cambria Math" w:hAnsi="Cambria Math"/>
                    </w:rPr>
                    <m:t>σ</m:t>
                  </m:r>
                </m:e>
                <m:sub>
                  <m:r>
                    <w:rPr>
                      <w:rFonts w:ascii="Cambria Math" w:hAnsi="Cambria Math"/>
                    </w:rPr>
                    <m:t>age</m:t>
                  </m:r>
                </m:sub>
              </m:sSub>
            </m:oMath>
            <w:r w:rsidR="000B7F48">
              <w:t xml:space="preserve"> (Eq. A3)</w:t>
            </w:r>
          </w:p>
        </w:tc>
        <w:tc>
          <w:tcPr>
            <w:tcW w:w="0" w:type="auto"/>
          </w:tcPr>
          <w:p w14:paraId="5182A26A" w14:textId="164B7642" w:rsidR="00FD65B3" w:rsidRDefault="007221CC" w:rsidP="00FD65B3">
            <w:r>
              <w:t>0.1</w:t>
            </w:r>
          </w:p>
        </w:tc>
        <w:tc>
          <w:tcPr>
            <w:tcW w:w="0" w:type="auto"/>
          </w:tcPr>
          <w:p w14:paraId="1B9DA496" w14:textId="3C0A3205" w:rsidR="00FD65B3" w:rsidRDefault="008D4656" w:rsidP="00FD65B3">
            <w:r>
              <w:t>0</w:t>
            </w:r>
          </w:p>
        </w:tc>
        <w:tc>
          <w:tcPr>
            <w:tcW w:w="0" w:type="auto"/>
          </w:tcPr>
          <w:p w14:paraId="09BFCD70" w14:textId="6E2DABC0" w:rsidR="00FD65B3" w:rsidRDefault="008D4656" w:rsidP="00FD65B3">
            <w:r>
              <w:t>0.5</w:t>
            </w:r>
          </w:p>
        </w:tc>
        <w:tc>
          <w:tcPr>
            <w:tcW w:w="0" w:type="auto"/>
          </w:tcPr>
          <w:p w14:paraId="1E38E4FB" w14:textId="0DFEBE7B" w:rsidR="00FD65B3" w:rsidRDefault="008D4656" w:rsidP="008D4656">
            <w:r>
              <w:t xml:space="preserve">Observed </w:t>
            </w:r>
            <w:proofErr w:type="spellStart"/>
            <w:r>
              <w:t>interannual</w:t>
            </w:r>
            <w:proofErr w:type="spellEnd"/>
            <w:r>
              <w:t xml:space="preserve"> standard deviation in dominant age class (mean among CUs)</w:t>
            </w:r>
          </w:p>
        </w:tc>
      </w:tr>
      <w:tr w:rsidR="008D4656" w14:paraId="29640BCF" w14:textId="77777777" w:rsidTr="00FD65B3">
        <w:tc>
          <w:tcPr>
            <w:tcW w:w="0" w:type="auto"/>
          </w:tcPr>
          <w:p w14:paraId="14C42619" w14:textId="79D040BB" w:rsidR="007221CC" w:rsidRDefault="0086486A" w:rsidP="008D4656">
            <w:pPr>
              <w:rPr>
                <w:rFonts w:eastAsia="MS Mincho" w:cs="Times New Roman"/>
              </w:rPr>
            </w:pPr>
            <m:oMath>
              <m:sSub>
                <m:sSubPr>
                  <m:ctrlPr>
                    <w:rPr>
                      <w:rFonts w:ascii="Cambria Math" w:hAnsi="Cambria Math"/>
                    </w:rPr>
                  </m:ctrlPr>
                </m:sSubPr>
                <m:e>
                  <m:r>
                    <m:rPr>
                      <m:sty m:val="p"/>
                    </m:rPr>
                    <w:rPr>
                      <w:rFonts w:ascii="Cambria Math" w:hAnsi="Cambria Math"/>
                    </w:rPr>
                    <m:t>σ</m:t>
                  </m:r>
                </m:e>
                <m:sub>
                  <m:r>
                    <w:rPr>
                      <w:rFonts w:ascii="Cambria Math" w:hAnsi="Cambria Math"/>
                    </w:rPr>
                    <m:t>outcome</m:t>
                  </m:r>
                </m:sub>
              </m:sSub>
            </m:oMath>
            <w:r w:rsidR="007221CC">
              <w:rPr>
                <w:rFonts w:eastAsia="MS Mincho" w:cs="Times New Roman"/>
              </w:rPr>
              <w:t xml:space="preserve"> (Eq. A5</w:t>
            </w:r>
          </w:p>
        </w:tc>
        <w:tc>
          <w:tcPr>
            <w:tcW w:w="0" w:type="auto"/>
          </w:tcPr>
          <w:p w14:paraId="43F65B3B" w14:textId="680485A2" w:rsidR="007221CC" w:rsidRDefault="007221CC" w:rsidP="00FD65B3">
            <w:r>
              <w:t>0.2</w:t>
            </w:r>
          </w:p>
        </w:tc>
        <w:tc>
          <w:tcPr>
            <w:tcW w:w="0" w:type="auto"/>
          </w:tcPr>
          <w:p w14:paraId="5D16D194" w14:textId="14ED41E8" w:rsidR="007221CC" w:rsidRDefault="008D4656" w:rsidP="00FD65B3">
            <w:r>
              <w:t>0</w:t>
            </w:r>
          </w:p>
        </w:tc>
        <w:tc>
          <w:tcPr>
            <w:tcW w:w="0" w:type="auto"/>
          </w:tcPr>
          <w:p w14:paraId="4F73113A" w14:textId="6D0618CD" w:rsidR="007221CC" w:rsidRDefault="008D4656" w:rsidP="00FD65B3">
            <w:r>
              <w:t>0.5</w:t>
            </w:r>
          </w:p>
        </w:tc>
        <w:tc>
          <w:tcPr>
            <w:tcW w:w="0" w:type="auto"/>
          </w:tcPr>
          <w:p w14:paraId="0C68BE95" w14:textId="511ECEE9" w:rsidR="007221CC" w:rsidRDefault="008D4656" w:rsidP="008D4656">
            <w:r>
              <w:t xml:space="preserve">Intermediate value used by </w:t>
            </w:r>
            <w:r>
              <w:fldChar w:fldCharType="begin"/>
            </w:r>
            <w:r>
              <w:instrText xml:space="preserve"> ADDIN EN.CITE &lt;EndNote&gt;&lt;Cite AuthorYear="1"&gt;&lt;Author&gt;Holt&lt;/Author&gt;&lt;Year&gt;2011&lt;/Year&gt;&lt;RecNum&gt;2037&lt;/RecNum&gt;&lt;DisplayText&gt;Holt and Bradford (2011)&lt;/DisplayText&gt;&lt;record&gt;&lt;rec-number&gt;2037&lt;/rec-number&gt;&lt;foreign-keys&gt;&lt;key app="EN" db-id="eez0aevwa0afpdexr0lvefp6z0xpepv5rfx5" timestamp="1501456099"&gt;2037&lt;/key&gt;&lt;key app="ENWeb" db-id=""&gt;0&lt;/key&gt;&lt;/foreign-keys&gt;&lt;ref-type name="Journal Article"&gt;17&lt;/ref-type&gt;&lt;contributors&gt;&lt;authors&gt;&lt;author&gt;Holt, Carrie A.&lt;/author&gt;&lt;author&gt;Bradford, Michael J.&lt;/author&gt;&lt;/authors&gt;&lt;/contributors&gt;&lt;titles&gt;&lt;title&gt;Evaluating benchmarks of population status for Pacific salmon&lt;/title&gt;&lt;secondary-title&gt;North American Journal of Fisheries Management&lt;/secondary-title&gt;&lt;/titles&gt;&lt;periodical&gt;&lt;full-title&gt;North American Journal of Fisheries Management&lt;/full-title&gt;&lt;abbr-1&gt;N. Am. J. Fish. Manage.&lt;/abbr-1&gt;&lt;abbr-2&gt;N Am J Fish Manage&lt;/abbr-2&gt;&lt;/periodical&gt;&lt;pages&gt;363-378&lt;/pages&gt;&lt;volume&gt;31&lt;/volume&gt;&lt;number&gt;2&lt;/number&gt;&lt;dates&gt;&lt;year&gt;2011&lt;/year&gt;&lt;/dates&gt;&lt;isbn&gt;0275-5947&amp;#xD;1548-8675&lt;/isbn&gt;&lt;urls&gt;&lt;/urls&gt;&lt;electronic-resource-num&gt;10.1080/02755947.2011.578525&lt;/electronic-resource-num&gt;&lt;/record&gt;&lt;/Cite&gt;&lt;/EndNote&gt;</w:instrText>
            </w:r>
            <w:r>
              <w:fldChar w:fldCharType="separate"/>
            </w:r>
            <w:r>
              <w:rPr>
                <w:noProof/>
              </w:rPr>
              <w:t>Holt and Bradford (2011)</w:t>
            </w:r>
            <w:r>
              <w:fldChar w:fldCharType="end"/>
            </w:r>
            <w:r>
              <w:t xml:space="preserve"> parameterized using Fraser River fishery data</w:t>
            </w:r>
          </w:p>
        </w:tc>
      </w:tr>
      <w:tr w:rsidR="008D4656" w14:paraId="620A5876" w14:textId="77777777" w:rsidTr="00FD65B3">
        <w:tc>
          <w:tcPr>
            <w:tcW w:w="0" w:type="auto"/>
          </w:tcPr>
          <w:p w14:paraId="4E79B477" w14:textId="597E8F34" w:rsidR="00FD65B3" w:rsidRDefault="0086486A" w:rsidP="00FD65B3">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r w:rsidR="000B7F48">
              <w:t xml:space="preserve"> (Eq. A6)</w:t>
            </w:r>
          </w:p>
        </w:tc>
        <w:tc>
          <w:tcPr>
            <w:tcW w:w="0" w:type="auto"/>
          </w:tcPr>
          <w:p w14:paraId="2E0D29A0" w14:textId="373FFF69" w:rsidR="00FD65B3" w:rsidRDefault="008D4656" w:rsidP="008D4656">
            <w:r>
              <w:t>Vary among CUs (range 0.17-0.48)</w:t>
            </w:r>
          </w:p>
        </w:tc>
        <w:tc>
          <w:tcPr>
            <w:tcW w:w="0" w:type="auto"/>
          </w:tcPr>
          <w:p w14:paraId="4A02A449" w14:textId="6679876C" w:rsidR="00FD65B3" w:rsidRDefault="008D4656" w:rsidP="00FD65B3">
            <w:r>
              <w:t xml:space="preserve">0.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2655118" w14:textId="541649EA" w:rsidR="00FD65B3" w:rsidRDefault="008D4656" w:rsidP="00FD65B3">
            <w:r>
              <w:t xml:space="preserve">1.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3E4F7FC" w14:textId="419789EC" w:rsidR="00FD65B3" w:rsidRDefault="008D4656" w:rsidP="00FD65B3">
            <w:r>
              <w:t xml:space="preserve">Observed </w:t>
            </w:r>
            <w:proofErr w:type="spellStart"/>
            <w:r>
              <w:t>interannual</w:t>
            </w:r>
            <w:proofErr w:type="spellEnd"/>
            <w:r>
              <w:t xml:space="preserve"> standard deviation of difference between estimates collected during in-river migration and spawning grounds</w:t>
            </w:r>
          </w:p>
        </w:tc>
      </w:tr>
    </w:tbl>
    <w:p w14:paraId="543752A9" w14:textId="77777777" w:rsidR="00FD65B3" w:rsidRDefault="00FD65B3" w:rsidP="00FD65B3"/>
    <w:p w14:paraId="69595549" w14:textId="77777777" w:rsidR="00FD65B3" w:rsidRDefault="00FD65B3" w:rsidP="00FD65B3">
      <w:r>
        <w:t>Table A2. MU-specific fishery reference points (in millions of fish) across cycle lines.</w:t>
      </w:r>
    </w:p>
    <w:tbl>
      <w:tblPr>
        <w:tblStyle w:val="TableGrid"/>
        <w:tblW w:w="0" w:type="auto"/>
        <w:jc w:val="center"/>
        <w:tblInd w:w="-352" w:type="dxa"/>
        <w:tblLook w:val="04A0" w:firstRow="1" w:lastRow="0" w:firstColumn="1" w:lastColumn="0" w:noHBand="0" w:noVBand="1"/>
        <w:tblPrChange w:id="588" w:author="DFO-MPO" w:date="2018-11-22T07:51:00Z">
          <w:tblPr>
            <w:tblStyle w:val="TableGrid"/>
            <w:tblW w:w="0" w:type="auto"/>
            <w:jc w:val="center"/>
            <w:tblInd w:w="-352" w:type="dxa"/>
            <w:tblLook w:val="04A0" w:firstRow="1" w:lastRow="0" w:firstColumn="1" w:lastColumn="0" w:noHBand="0" w:noVBand="1"/>
          </w:tblPr>
        </w:tblPrChange>
      </w:tblPr>
      <w:tblGrid>
        <w:gridCol w:w="2076"/>
        <w:gridCol w:w="1603"/>
        <w:gridCol w:w="1409"/>
        <w:gridCol w:w="1396"/>
        <w:gridCol w:w="1097"/>
        <w:gridCol w:w="1596"/>
        <w:tblGridChange w:id="589">
          <w:tblGrid>
            <w:gridCol w:w="352"/>
            <w:gridCol w:w="1724"/>
            <w:gridCol w:w="352"/>
            <w:gridCol w:w="1251"/>
            <w:gridCol w:w="352"/>
            <w:gridCol w:w="1057"/>
            <w:gridCol w:w="352"/>
            <w:gridCol w:w="1044"/>
            <w:gridCol w:w="352"/>
            <w:gridCol w:w="745"/>
            <w:gridCol w:w="851"/>
            <w:gridCol w:w="745"/>
            <w:gridCol w:w="851"/>
          </w:tblGrid>
        </w:tblGridChange>
      </w:tblGrid>
      <w:tr w:rsidR="00F57EF9" w14:paraId="78140ED7" w14:textId="43B2E435" w:rsidTr="00F57EF9">
        <w:trPr>
          <w:jc w:val="center"/>
          <w:trPrChange w:id="590" w:author="DFO-MPO" w:date="2018-11-22T07:51:00Z">
            <w:trPr>
              <w:gridBefore w:val="1"/>
              <w:jc w:val="center"/>
            </w:trPr>
          </w:trPrChange>
        </w:trPr>
        <w:tc>
          <w:tcPr>
            <w:tcW w:w="0" w:type="auto"/>
            <w:tcPrChange w:id="591" w:author="DFO-MPO" w:date="2018-11-22T07:51:00Z">
              <w:tcPr>
                <w:tcW w:w="0" w:type="auto"/>
                <w:gridSpan w:val="2"/>
              </w:tcPr>
            </w:tcPrChange>
          </w:tcPr>
          <w:p w14:paraId="2329AFA2" w14:textId="77777777" w:rsidR="00F57EF9" w:rsidRPr="009E2964" w:rsidRDefault="00F57EF9" w:rsidP="00FD65B3">
            <w:pPr>
              <w:rPr>
                <w:b/>
              </w:rPr>
            </w:pPr>
            <w:r w:rsidRPr="009E2964">
              <w:rPr>
                <w:b/>
              </w:rPr>
              <w:t>Management Unit</w:t>
            </w:r>
          </w:p>
        </w:tc>
        <w:tc>
          <w:tcPr>
            <w:tcW w:w="0" w:type="auto"/>
            <w:tcPrChange w:id="592" w:author="DFO-MPO" w:date="2018-11-22T07:51:00Z">
              <w:tcPr>
                <w:tcW w:w="0" w:type="auto"/>
                <w:gridSpan w:val="2"/>
              </w:tcPr>
            </w:tcPrChange>
          </w:tcPr>
          <w:p w14:paraId="114392BA" w14:textId="77777777" w:rsidR="00F57EF9" w:rsidRPr="009E2964" w:rsidRDefault="00F57EF9" w:rsidP="00FD65B3">
            <w:pPr>
              <w:rPr>
                <w:b/>
              </w:rPr>
            </w:pPr>
            <w:r w:rsidRPr="009E2964">
              <w:rPr>
                <w:b/>
              </w:rPr>
              <w:t xml:space="preserve">Cycle </w:t>
            </w:r>
            <w:r>
              <w:rPr>
                <w:b/>
              </w:rPr>
              <w:t>L</w:t>
            </w:r>
            <w:r w:rsidRPr="009E2964">
              <w:rPr>
                <w:b/>
              </w:rPr>
              <w:t>ine</w:t>
            </w:r>
          </w:p>
        </w:tc>
        <w:tc>
          <w:tcPr>
            <w:tcW w:w="0" w:type="auto"/>
            <w:tcPrChange w:id="593" w:author="DFO-MPO" w:date="2018-11-22T07:51:00Z">
              <w:tcPr>
                <w:tcW w:w="0" w:type="auto"/>
                <w:gridSpan w:val="2"/>
              </w:tcPr>
            </w:tcPrChange>
          </w:tcPr>
          <w:p w14:paraId="686097E0" w14:textId="77777777" w:rsidR="00F57EF9" w:rsidRPr="009E2964" w:rsidRDefault="00F57EF9" w:rsidP="00FD65B3">
            <w:pPr>
              <w:rPr>
                <w:b/>
              </w:rPr>
            </w:pPr>
            <w:r w:rsidRPr="009E2964">
              <w:rPr>
                <w:b/>
              </w:rPr>
              <w:t>Lower FRP</w:t>
            </w:r>
          </w:p>
        </w:tc>
        <w:tc>
          <w:tcPr>
            <w:tcW w:w="0" w:type="auto"/>
            <w:tcPrChange w:id="594" w:author="DFO-MPO" w:date="2018-11-22T07:51:00Z">
              <w:tcPr>
                <w:tcW w:w="0" w:type="auto"/>
                <w:gridSpan w:val="2"/>
              </w:tcPr>
            </w:tcPrChange>
          </w:tcPr>
          <w:p w14:paraId="5CAF4FF4" w14:textId="77777777" w:rsidR="00F57EF9" w:rsidRPr="009E2964" w:rsidRDefault="00F57EF9" w:rsidP="00FD65B3">
            <w:pPr>
              <w:rPr>
                <w:b/>
              </w:rPr>
            </w:pPr>
            <w:r w:rsidRPr="009E2964">
              <w:rPr>
                <w:b/>
              </w:rPr>
              <w:t>Upper FRP</w:t>
            </w:r>
          </w:p>
        </w:tc>
        <w:tc>
          <w:tcPr>
            <w:tcW w:w="0" w:type="auto"/>
            <w:tcPrChange w:id="595" w:author="DFO-MPO" w:date="2018-11-22T07:51:00Z">
              <w:tcPr>
                <w:tcW w:w="0" w:type="auto"/>
                <w:gridSpan w:val="2"/>
              </w:tcPr>
            </w:tcPrChange>
          </w:tcPr>
          <w:p w14:paraId="58FE0B55" w14:textId="774CB5E5" w:rsidR="00F57EF9" w:rsidRPr="00E54C5B" w:rsidRDefault="00F57EF9" w:rsidP="00FD65B3">
            <w:pPr>
              <w:rPr>
                <w:ins w:id="596" w:author="DFO-MPO" w:date="2018-11-22T07:51:00Z"/>
                <w:b/>
              </w:rPr>
            </w:pPr>
            <w:ins w:id="597" w:author="DFO-MPO" w:date="2018-11-22T07:51:00Z">
              <w:r>
                <w:rPr>
                  <w:b/>
                </w:rPr>
                <w:t>Min. ER</w:t>
              </w:r>
            </w:ins>
          </w:p>
        </w:tc>
        <w:tc>
          <w:tcPr>
            <w:tcW w:w="0" w:type="auto"/>
            <w:tcPrChange w:id="598" w:author="DFO-MPO" w:date="2018-11-22T07:51:00Z">
              <w:tcPr>
                <w:tcW w:w="0" w:type="auto"/>
                <w:gridSpan w:val="2"/>
              </w:tcPr>
            </w:tcPrChange>
          </w:tcPr>
          <w:p w14:paraId="4C9B2CD7" w14:textId="24DD4DCA" w:rsidR="00F57EF9" w:rsidRPr="00E54C5B" w:rsidRDefault="00F57EF9" w:rsidP="00FD65B3">
            <w:pPr>
              <w:rPr>
                <w:b/>
              </w:rPr>
            </w:pPr>
            <w:r w:rsidRPr="00E54C5B">
              <w:rPr>
                <w:b/>
              </w:rPr>
              <w:t xml:space="preserve">Median </w:t>
            </w:r>
            <w:proofErr w:type="spellStart"/>
            <w:r w:rsidRPr="00E54C5B">
              <w:rPr>
                <w:b/>
              </w:rPr>
              <w:t>pMA</w:t>
            </w:r>
            <w:proofErr w:type="spellEnd"/>
          </w:p>
        </w:tc>
      </w:tr>
      <w:tr w:rsidR="00F57EF9" w14:paraId="1A11B579" w14:textId="5FDC329E" w:rsidTr="00F57EF9">
        <w:trPr>
          <w:jc w:val="center"/>
          <w:trPrChange w:id="599" w:author="DFO-MPO" w:date="2018-11-22T07:51:00Z">
            <w:trPr>
              <w:gridBefore w:val="1"/>
              <w:jc w:val="center"/>
            </w:trPr>
          </w:trPrChange>
        </w:trPr>
        <w:tc>
          <w:tcPr>
            <w:tcW w:w="0" w:type="auto"/>
            <w:tcPrChange w:id="600" w:author="DFO-MPO" w:date="2018-11-22T07:51:00Z">
              <w:tcPr>
                <w:tcW w:w="0" w:type="auto"/>
                <w:gridSpan w:val="2"/>
              </w:tcPr>
            </w:tcPrChange>
          </w:tcPr>
          <w:p w14:paraId="348A4D09" w14:textId="77777777" w:rsidR="00F57EF9" w:rsidRDefault="00F57EF9" w:rsidP="00FD65B3">
            <w:r>
              <w:t>Early Stuart</w:t>
            </w:r>
          </w:p>
        </w:tc>
        <w:tc>
          <w:tcPr>
            <w:tcW w:w="0" w:type="auto"/>
            <w:tcPrChange w:id="601" w:author="DFO-MPO" w:date="2018-11-22T07:51:00Z">
              <w:tcPr>
                <w:tcW w:w="0" w:type="auto"/>
                <w:gridSpan w:val="2"/>
              </w:tcPr>
            </w:tcPrChange>
          </w:tcPr>
          <w:p w14:paraId="38BA20B8" w14:textId="77777777" w:rsidR="00F57EF9" w:rsidRDefault="00F57EF9" w:rsidP="00FD65B3">
            <w:r>
              <w:t>All cycle lines</w:t>
            </w:r>
          </w:p>
        </w:tc>
        <w:tc>
          <w:tcPr>
            <w:tcW w:w="0" w:type="auto"/>
            <w:tcPrChange w:id="602" w:author="DFO-MPO" w:date="2018-11-22T07:51:00Z">
              <w:tcPr>
                <w:tcW w:w="0" w:type="auto"/>
                <w:gridSpan w:val="2"/>
              </w:tcPr>
            </w:tcPrChange>
          </w:tcPr>
          <w:p w14:paraId="57861380" w14:textId="77777777" w:rsidR="00F57EF9" w:rsidRDefault="00F57EF9" w:rsidP="00FD65B3">
            <w:r>
              <w:t>0.108</w:t>
            </w:r>
          </w:p>
        </w:tc>
        <w:tc>
          <w:tcPr>
            <w:tcW w:w="0" w:type="auto"/>
            <w:tcPrChange w:id="603" w:author="DFO-MPO" w:date="2018-11-22T07:51:00Z">
              <w:tcPr>
                <w:tcW w:w="0" w:type="auto"/>
                <w:gridSpan w:val="2"/>
              </w:tcPr>
            </w:tcPrChange>
          </w:tcPr>
          <w:p w14:paraId="4DA6FB7A" w14:textId="77777777" w:rsidR="00F57EF9" w:rsidRDefault="00F57EF9" w:rsidP="00FD65B3">
            <w:r>
              <w:t>0.1512</w:t>
            </w:r>
          </w:p>
        </w:tc>
        <w:tc>
          <w:tcPr>
            <w:tcW w:w="0" w:type="auto"/>
            <w:tcPrChange w:id="604" w:author="DFO-MPO" w:date="2018-11-22T07:51:00Z">
              <w:tcPr>
                <w:tcW w:w="0" w:type="auto"/>
                <w:gridSpan w:val="2"/>
              </w:tcPr>
            </w:tcPrChange>
          </w:tcPr>
          <w:p w14:paraId="656F816F" w14:textId="54EB0881" w:rsidR="00F57EF9" w:rsidRDefault="00F57EF9" w:rsidP="00FD65B3">
            <w:pPr>
              <w:rPr>
                <w:ins w:id="605" w:author="DFO-MPO" w:date="2018-11-22T07:51:00Z"/>
              </w:rPr>
            </w:pPr>
            <w:ins w:id="606" w:author="DFO-MPO" w:date="2018-11-22T07:51:00Z">
              <w:r>
                <w:t>0.1</w:t>
              </w:r>
            </w:ins>
          </w:p>
        </w:tc>
        <w:tc>
          <w:tcPr>
            <w:tcW w:w="0" w:type="auto"/>
            <w:tcPrChange w:id="607" w:author="DFO-MPO" w:date="2018-11-22T07:51:00Z">
              <w:tcPr>
                <w:tcW w:w="0" w:type="auto"/>
                <w:gridSpan w:val="2"/>
              </w:tcPr>
            </w:tcPrChange>
          </w:tcPr>
          <w:p w14:paraId="1A0A5954" w14:textId="2505AAA0" w:rsidR="00F57EF9" w:rsidRDefault="00F57EF9" w:rsidP="00FD65B3">
            <w:r>
              <w:t>1.11</w:t>
            </w:r>
          </w:p>
        </w:tc>
      </w:tr>
      <w:tr w:rsidR="00F57EF9" w14:paraId="4703FD55" w14:textId="0A84F10C" w:rsidTr="00227409">
        <w:trPr>
          <w:jc w:val="center"/>
        </w:trPr>
        <w:tc>
          <w:tcPr>
            <w:tcW w:w="0" w:type="auto"/>
            <w:vMerge w:val="restart"/>
          </w:tcPr>
          <w:p w14:paraId="346BA126" w14:textId="77777777" w:rsidR="00F57EF9" w:rsidRDefault="00F57EF9" w:rsidP="00FD65B3">
            <w:r>
              <w:t>Early Summer</w:t>
            </w:r>
          </w:p>
        </w:tc>
        <w:tc>
          <w:tcPr>
            <w:tcW w:w="0" w:type="auto"/>
          </w:tcPr>
          <w:p w14:paraId="2011FF81" w14:textId="77777777" w:rsidR="00F57EF9" w:rsidRDefault="00F57EF9" w:rsidP="00FD65B3">
            <w:r>
              <w:t>1</w:t>
            </w:r>
          </w:p>
        </w:tc>
        <w:tc>
          <w:tcPr>
            <w:tcW w:w="0" w:type="auto"/>
          </w:tcPr>
          <w:p w14:paraId="6D83C363" w14:textId="77777777" w:rsidR="00F57EF9" w:rsidRDefault="00F57EF9" w:rsidP="00FD65B3">
            <w:r>
              <w:t>0.11</w:t>
            </w:r>
          </w:p>
        </w:tc>
        <w:tc>
          <w:tcPr>
            <w:tcW w:w="0" w:type="auto"/>
          </w:tcPr>
          <w:p w14:paraId="72EBB0C3" w14:textId="77777777" w:rsidR="00F57EF9" w:rsidRDefault="00F57EF9" w:rsidP="00FD65B3">
            <w:r>
              <w:t>0.154</w:t>
            </w:r>
          </w:p>
        </w:tc>
        <w:tc>
          <w:tcPr>
            <w:tcW w:w="0" w:type="auto"/>
            <w:vMerge w:val="restart"/>
          </w:tcPr>
          <w:p w14:paraId="0B1450C5" w14:textId="57B20F82" w:rsidR="00F57EF9" w:rsidRDefault="00F57EF9" w:rsidP="00FD65B3">
            <w:pPr>
              <w:rPr>
                <w:ins w:id="608" w:author="DFO-MPO" w:date="2018-11-22T07:51:00Z"/>
              </w:rPr>
            </w:pPr>
            <w:ins w:id="609" w:author="DFO-MPO" w:date="2018-11-22T07:51:00Z">
              <w:r>
                <w:t>0.1</w:t>
              </w:r>
            </w:ins>
          </w:p>
        </w:tc>
        <w:tc>
          <w:tcPr>
            <w:tcW w:w="0" w:type="auto"/>
            <w:vMerge w:val="restart"/>
          </w:tcPr>
          <w:p w14:paraId="56E91629" w14:textId="01C559D7" w:rsidR="00F57EF9" w:rsidRDefault="00F57EF9" w:rsidP="00FD65B3">
            <w:r>
              <w:t>0.64</w:t>
            </w:r>
          </w:p>
        </w:tc>
      </w:tr>
      <w:tr w:rsidR="00F57EF9" w14:paraId="522DC81E" w14:textId="4B79F7DB" w:rsidTr="00227409">
        <w:trPr>
          <w:jc w:val="center"/>
        </w:trPr>
        <w:tc>
          <w:tcPr>
            <w:tcW w:w="0" w:type="auto"/>
            <w:vMerge/>
          </w:tcPr>
          <w:p w14:paraId="7F1A88EE" w14:textId="77777777" w:rsidR="00F57EF9" w:rsidRDefault="00F57EF9" w:rsidP="00FD65B3"/>
        </w:tc>
        <w:tc>
          <w:tcPr>
            <w:tcW w:w="0" w:type="auto"/>
          </w:tcPr>
          <w:p w14:paraId="3804179C" w14:textId="77777777" w:rsidR="00F57EF9" w:rsidRDefault="00F57EF9" w:rsidP="00FD65B3">
            <w:r>
              <w:t>2</w:t>
            </w:r>
          </w:p>
        </w:tc>
        <w:tc>
          <w:tcPr>
            <w:tcW w:w="0" w:type="auto"/>
          </w:tcPr>
          <w:p w14:paraId="100A8CF9" w14:textId="77777777" w:rsidR="00F57EF9" w:rsidRDefault="00F57EF9" w:rsidP="00FD65B3">
            <w:r>
              <w:t>0.18</w:t>
            </w:r>
          </w:p>
        </w:tc>
        <w:tc>
          <w:tcPr>
            <w:tcW w:w="0" w:type="auto"/>
          </w:tcPr>
          <w:p w14:paraId="7FCEE300" w14:textId="77777777" w:rsidR="00F57EF9" w:rsidRDefault="00F57EF9" w:rsidP="00FD65B3">
            <w:r>
              <w:t>0.252</w:t>
            </w:r>
          </w:p>
        </w:tc>
        <w:tc>
          <w:tcPr>
            <w:tcW w:w="0" w:type="auto"/>
            <w:vMerge/>
          </w:tcPr>
          <w:p w14:paraId="1FFDB23E" w14:textId="77777777" w:rsidR="00F57EF9" w:rsidRDefault="00F57EF9" w:rsidP="00FD65B3">
            <w:pPr>
              <w:rPr>
                <w:ins w:id="610" w:author="DFO-MPO" w:date="2018-11-22T07:51:00Z"/>
              </w:rPr>
            </w:pPr>
          </w:p>
        </w:tc>
        <w:tc>
          <w:tcPr>
            <w:tcW w:w="0" w:type="auto"/>
            <w:vMerge/>
          </w:tcPr>
          <w:p w14:paraId="3EE78032" w14:textId="256B49DF" w:rsidR="00F57EF9" w:rsidRDefault="00F57EF9" w:rsidP="00FD65B3"/>
        </w:tc>
      </w:tr>
      <w:tr w:rsidR="00F57EF9" w14:paraId="0923CF9A" w14:textId="5ADF7575" w:rsidTr="00227409">
        <w:trPr>
          <w:jc w:val="center"/>
        </w:trPr>
        <w:tc>
          <w:tcPr>
            <w:tcW w:w="0" w:type="auto"/>
            <w:vMerge/>
          </w:tcPr>
          <w:p w14:paraId="41630B74" w14:textId="77777777" w:rsidR="00F57EF9" w:rsidRDefault="00F57EF9" w:rsidP="00FD65B3"/>
        </w:tc>
        <w:tc>
          <w:tcPr>
            <w:tcW w:w="0" w:type="auto"/>
          </w:tcPr>
          <w:p w14:paraId="0FBB31D7" w14:textId="77777777" w:rsidR="00F57EF9" w:rsidRDefault="00F57EF9" w:rsidP="00FD65B3">
            <w:r>
              <w:t>3 and 4</w:t>
            </w:r>
          </w:p>
        </w:tc>
        <w:tc>
          <w:tcPr>
            <w:tcW w:w="0" w:type="auto"/>
          </w:tcPr>
          <w:p w14:paraId="1B73D0A3" w14:textId="77777777" w:rsidR="00F57EF9" w:rsidRDefault="00F57EF9" w:rsidP="00FD65B3">
            <w:r>
              <w:t>0.1</w:t>
            </w:r>
          </w:p>
        </w:tc>
        <w:tc>
          <w:tcPr>
            <w:tcW w:w="0" w:type="auto"/>
          </w:tcPr>
          <w:p w14:paraId="4517B44A" w14:textId="77777777" w:rsidR="00F57EF9" w:rsidRDefault="00F57EF9" w:rsidP="00FD65B3">
            <w:r>
              <w:t>0.14</w:t>
            </w:r>
          </w:p>
        </w:tc>
        <w:tc>
          <w:tcPr>
            <w:tcW w:w="0" w:type="auto"/>
            <w:vMerge/>
          </w:tcPr>
          <w:p w14:paraId="6F573E39" w14:textId="77777777" w:rsidR="00F57EF9" w:rsidRDefault="00F57EF9" w:rsidP="00FD65B3">
            <w:pPr>
              <w:rPr>
                <w:ins w:id="611" w:author="DFO-MPO" w:date="2018-11-22T07:51:00Z"/>
              </w:rPr>
            </w:pPr>
          </w:p>
        </w:tc>
        <w:tc>
          <w:tcPr>
            <w:tcW w:w="0" w:type="auto"/>
            <w:vMerge/>
          </w:tcPr>
          <w:p w14:paraId="396C41C4" w14:textId="62ABAEA1" w:rsidR="00F57EF9" w:rsidRDefault="00F57EF9" w:rsidP="00FD65B3"/>
        </w:tc>
      </w:tr>
      <w:tr w:rsidR="00F57EF9" w14:paraId="4CFA5209" w14:textId="156999CF" w:rsidTr="00AC65EF">
        <w:trPr>
          <w:jc w:val="center"/>
        </w:trPr>
        <w:tc>
          <w:tcPr>
            <w:tcW w:w="0" w:type="auto"/>
            <w:vMerge w:val="restart"/>
          </w:tcPr>
          <w:p w14:paraId="3DE000CA" w14:textId="77777777" w:rsidR="00F57EF9" w:rsidRDefault="00F57EF9" w:rsidP="00FD65B3">
            <w:r>
              <w:t>Summer</w:t>
            </w:r>
          </w:p>
        </w:tc>
        <w:tc>
          <w:tcPr>
            <w:tcW w:w="0" w:type="auto"/>
          </w:tcPr>
          <w:p w14:paraId="558B27EA" w14:textId="77777777" w:rsidR="00F57EF9" w:rsidRDefault="00F57EF9" w:rsidP="00FD65B3">
            <w:r>
              <w:t>1</w:t>
            </w:r>
          </w:p>
        </w:tc>
        <w:tc>
          <w:tcPr>
            <w:tcW w:w="0" w:type="auto"/>
          </w:tcPr>
          <w:p w14:paraId="56871060" w14:textId="77777777" w:rsidR="00F57EF9" w:rsidRDefault="00F57EF9" w:rsidP="00FD65B3">
            <w:r>
              <w:t>0.885</w:t>
            </w:r>
          </w:p>
        </w:tc>
        <w:tc>
          <w:tcPr>
            <w:tcW w:w="0" w:type="auto"/>
          </w:tcPr>
          <w:p w14:paraId="168C20F3" w14:textId="77777777" w:rsidR="00F57EF9" w:rsidRDefault="00F57EF9" w:rsidP="00FD65B3">
            <w:r>
              <w:t>1.239</w:t>
            </w:r>
          </w:p>
        </w:tc>
        <w:tc>
          <w:tcPr>
            <w:tcW w:w="0" w:type="auto"/>
            <w:vMerge w:val="restart"/>
          </w:tcPr>
          <w:p w14:paraId="3AAAAD7B" w14:textId="49746A37" w:rsidR="00F57EF9" w:rsidRDefault="00F57EF9" w:rsidP="00FD65B3">
            <w:pPr>
              <w:rPr>
                <w:ins w:id="612" w:author="DFO-MPO" w:date="2018-11-22T07:51:00Z"/>
              </w:rPr>
            </w:pPr>
            <w:ins w:id="613" w:author="DFO-MPO" w:date="2018-11-22T07:52:00Z">
              <w:r>
                <w:t>0.1</w:t>
              </w:r>
            </w:ins>
          </w:p>
        </w:tc>
        <w:tc>
          <w:tcPr>
            <w:tcW w:w="0" w:type="auto"/>
            <w:vMerge w:val="restart"/>
          </w:tcPr>
          <w:p w14:paraId="18D8B73D" w14:textId="00FB103D" w:rsidR="00F57EF9" w:rsidRDefault="00F57EF9" w:rsidP="00FD65B3">
            <w:r>
              <w:t>0.15</w:t>
            </w:r>
          </w:p>
        </w:tc>
      </w:tr>
      <w:tr w:rsidR="00F57EF9" w14:paraId="0D7288EE" w14:textId="63F49A7E" w:rsidTr="00AC65EF">
        <w:trPr>
          <w:jc w:val="center"/>
        </w:trPr>
        <w:tc>
          <w:tcPr>
            <w:tcW w:w="0" w:type="auto"/>
            <w:vMerge/>
          </w:tcPr>
          <w:p w14:paraId="3A2A09EC" w14:textId="77777777" w:rsidR="00F57EF9" w:rsidRDefault="00F57EF9" w:rsidP="00FD65B3"/>
        </w:tc>
        <w:tc>
          <w:tcPr>
            <w:tcW w:w="0" w:type="auto"/>
          </w:tcPr>
          <w:p w14:paraId="79CB76BA" w14:textId="77777777" w:rsidR="00F57EF9" w:rsidRDefault="00F57EF9" w:rsidP="00FD65B3">
            <w:r>
              <w:t>2</w:t>
            </w:r>
          </w:p>
        </w:tc>
        <w:tc>
          <w:tcPr>
            <w:tcW w:w="0" w:type="auto"/>
          </w:tcPr>
          <w:p w14:paraId="0D96AF2A" w14:textId="77777777" w:rsidR="00F57EF9" w:rsidRDefault="00F57EF9" w:rsidP="00FD65B3">
            <w:r>
              <w:t>1.02</w:t>
            </w:r>
          </w:p>
        </w:tc>
        <w:tc>
          <w:tcPr>
            <w:tcW w:w="0" w:type="auto"/>
          </w:tcPr>
          <w:p w14:paraId="68CA9FD1" w14:textId="77777777" w:rsidR="00F57EF9" w:rsidRDefault="00F57EF9" w:rsidP="00FD65B3">
            <w:r>
              <w:t>1.428</w:t>
            </w:r>
          </w:p>
        </w:tc>
        <w:tc>
          <w:tcPr>
            <w:tcW w:w="0" w:type="auto"/>
            <w:vMerge/>
          </w:tcPr>
          <w:p w14:paraId="3EA6D1CA" w14:textId="77777777" w:rsidR="00F57EF9" w:rsidRDefault="00F57EF9" w:rsidP="00FD65B3">
            <w:pPr>
              <w:rPr>
                <w:ins w:id="614" w:author="DFO-MPO" w:date="2018-11-22T07:51:00Z"/>
              </w:rPr>
            </w:pPr>
          </w:p>
        </w:tc>
        <w:tc>
          <w:tcPr>
            <w:tcW w:w="0" w:type="auto"/>
            <w:vMerge/>
          </w:tcPr>
          <w:p w14:paraId="406212A8" w14:textId="40CE1FCD" w:rsidR="00F57EF9" w:rsidRDefault="00F57EF9" w:rsidP="00FD65B3"/>
        </w:tc>
      </w:tr>
      <w:tr w:rsidR="00F57EF9" w14:paraId="16481DDB" w14:textId="24CFB351" w:rsidTr="00AC65EF">
        <w:trPr>
          <w:jc w:val="center"/>
        </w:trPr>
        <w:tc>
          <w:tcPr>
            <w:tcW w:w="0" w:type="auto"/>
            <w:vMerge/>
          </w:tcPr>
          <w:p w14:paraId="7DFBDA63" w14:textId="77777777" w:rsidR="00F57EF9" w:rsidRDefault="00F57EF9" w:rsidP="00FD65B3"/>
        </w:tc>
        <w:tc>
          <w:tcPr>
            <w:tcW w:w="0" w:type="auto"/>
          </w:tcPr>
          <w:p w14:paraId="41F6168E" w14:textId="77777777" w:rsidR="00F57EF9" w:rsidRDefault="00F57EF9" w:rsidP="00FD65B3">
            <w:r>
              <w:t>3</w:t>
            </w:r>
          </w:p>
        </w:tc>
        <w:tc>
          <w:tcPr>
            <w:tcW w:w="0" w:type="auto"/>
          </w:tcPr>
          <w:p w14:paraId="18CC128A" w14:textId="77777777" w:rsidR="00F57EF9" w:rsidRDefault="00F57EF9" w:rsidP="00FD65B3">
            <w:r>
              <w:t>0.76</w:t>
            </w:r>
          </w:p>
        </w:tc>
        <w:tc>
          <w:tcPr>
            <w:tcW w:w="0" w:type="auto"/>
          </w:tcPr>
          <w:p w14:paraId="67F00083" w14:textId="77777777" w:rsidR="00F57EF9" w:rsidRDefault="00F57EF9" w:rsidP="00FD65B3">
            <w:r>
              <w:t>1.064</w:t>
            </w:r>
          </w:p>
        </w:tc>
        <w:tc>
          <w:tcPr>
            <w:tcW w:w="0" w:type="auto"/>
            <w:vMerge/>
          </w:tcPr>
          <w:p w14:paraId="2A10A7D4" w14:textId="77777777" w:rsidR="00F57EF9" w:rsidRDefault="00F57EF9" w:rsidP="00FD65B3">
            <w:pPr>
              <w:rPr>
                <w:ins w:id="615" w:author="DFO-MPO" w:date="2018-11-22T07:51:00Z"/>
              </w:rPr>
            </w:pPr>
          </w:p>
        </w:tc>
        <w:tc>
          <w:tcPr>
            <w:tcW w:w="0" w:type="auto"/>
            <w:vMerge/>
          </w:tcPr>
          <w:p w14:paraId="7D508D42" w14:textId="20CB15D1" w:rsidR="00F57EF9" w:rsidRDefault="00F57EF9" w:rsidP="00FD65B3"/>
        </w:tc>
      </w:tr>
      <w:tr w:rsidR="00F57EF9" w14:paraId="15340321" w14:textId="727AE750" w:rsidTr="00AC65EF">
        <w:trPr>
          <w:jc w:val="center"/>
        </w:trPr>
        <w:tc>
          <w:tcPr>
            <w:tcW w:w="0" w:type="auto"/>
            <w:vMerge/>
          </w:tcPr>
          <w:p w14:paraId="67AE1E37" w14:textId="77777777" w:rsidR="00F57EF9" w:rsidRDefault="00F57EF9" w:rsidP="00FD65B3"/>
        </w:tc>
        <w:tc>
          <w:tcPr>
            <w:tcW w:w="0" w:type="auto"/>
          </w:tcPr>
          <w:p w14:paraId="1DCA2502" w14:textId="77777777" w:rsidR="00F57EF9" w:rsidRDefault="00F57EF9" w:rsidP="00FD65B3">
            <w:r>
              <w:t>4</w:t>
            </w:r>
          </w:p>
        </w:tc>
        <w:tc>
          <w:tcPr>
            <w:tcW w:w="0" w:type="auto"/>
          </w:tcPr>
          <w:p w14:paraId="6EFA8F52" w14:textId="77777777" w:rsidR="00F57EF9" w:rsidRDefault="00F57EF9" w:rsidP="00FD65B3">
            <w:r>
              <w:t>0.64</w:t>
            </w:r>
          </w:p>
        </w:tc>
        <w:tc>
          <w:tcPr>
            <w:tcW w:w="0" w:type="auto"/>
          </w:tcPr>
          <w:p w14:paraId="1D593593" w14:textId="77777777" w:rsidR="00F57EF9" w:rsidRDefault="00F57EF9" w:rsidP="00FD65B3">
            <w:r>
              <w:t>0.896</w:t>
            </w:r>
          </w:p>
        </w:tc>
        <w:tc>
          <w:tcPr>
            <w:tcW w:w="0" w:type="auto"/>
            <w:vMerge/>
          </w:tcPr>
          <w:p w14:paraId="00D41AAC" w14:textId="77777777" w:rsidR="00F57EF9" w:rsidRDefault="00F57EF9" w:rsidP="00FD65B3">
            <w:pPr>
              <w:rPr>
                <w:ins w:id="616" w:author="DFO-MPO" w:date="2018-11-22T07:51:00Z"/>
              </w:rPr>
            </w:pPr>
          </w:p>
        </w:tc>
        <w:tc>
          <w:tcPr>
            <w:tcW w:w="0" w:type="auto"/>
            <w:vMerge/>
          </w:tcPr>
          <w:p w14:paraId="02691AC1" w14:textId="5C032CA2" w:rsidR="00F57EF9" w:rsidRDefault="00F57EF9" w:rsidP="00FD65B3"/>
        </w:tc>
      </w:tr>
      <w:tr w:rsidR="00F57EF9" w14:paraId="2BE3D877" w14:textId="211C6685" w:rsidTr="003402BB">
        <w:trPr>
          <w:jc w:val="center"/>
        </w:trPr>
        <w:tc>
          <w:tcPr>
            <w:tcW w:w="0" w:type="auto"/>
            <w:vMerge w:val="restart"/>
          </w:tcPr>
          <w:p w14:paraId="0768D87E" w14:textId="77777777" w:rsidR="00F57EF9" w:rsidRDefault="00F57EF9" w:rsidP="00FD65B3">
            <w:r>
              <w:t>Late</w:t>
            </w:r>
          </w:p>
        </w:tc>
        <w:tc>
          <w:tcPr>
            <w:tcW w:w="0" w:type="auto"/>
          </w:tcPr>
          <w:p w14:paraId="5C461989" w14:textId="77777777" w:rsidR="00F57EF9" w:rsidRDefault="00F57EF9" w:rsidP="00FD65B3">
            <w:r>
              <w:t>1</w:t>
            </w:r>
          </w:p>
        </w:tc>
        <w:tc>
          <w:tcPr>
            <w:tcW w:w="0" w:type="auto"/>
          </w:tcPr>
          <w:p w14:paraId="084E8CB7" w14:textId="77777777" w:rsidR="00F57EF9" w:rsidRDefault="00F57EF9" w:rsidP="00FD65B3">
            <w:r>
              <w:t>0.35</w:t>
            </w:r>
          </w:p>
        </w:tc>
        <w:tc>
          <w:tcPr>
            <w:tcW w:w="0" w:type="auto"/>
          </w:tcPr>
          <w:p w14:paraId="48790A31" w14:textId="77777777" w:rsidR="00F57EF9" w:rsidRDefault="00F57EF9" w:rsidP="00FD65B3">
            <w:r>
              <w:t>0.49</w:t>
            </w:r>
          </w:p>
        </w:tc>
        <w:tc>
          <w:tcPr>
            <w:tcW w:w="0" w:type="auto"/>
            <w:vMerge w:val="restart"/>
          </w:tcPr>
          <w:p w14:paraId="512F95CD" w14:textId="121B9B52" w:rsidR="00F57EF9" w:rsidRDefault="00F57EF9" w:rsidP="00FD65B3">
            <w:pPr>
              <w:rPr>
                <w:ins w:id="617" w:author="DFO-MPO" w:date="2018-11-22T07:51:00Z"/>
              </w:rPr>
            </w:pPr>
            <w:ins w:id="618" w:author="DFO-MPO" w:date="2018-11-22T07:52:00Z">
              <w:r>
                <w:t>0.2</w:t>
              </w:r>
            </w:ins>
          </w:p>
        </w:tc>
        <w:tc>
          <w:tcPr>
            <w:tcW w:w="0" w:type="auto"/>
            <w:vMerge w:val="restart"/>
          </w:tcPr>
          <w:p w14:paraId="6688DF1A" w14:textId="640FE776" w:rsidR="00F57EF9" w:rsidRDefault="00F57EF9" w:rsidP="00FD65B3">
            <w:r>
              <w:t>1.73</w:t>
            </w:r>
          </w:p>
        </w:tc>
      </w:tr>
      <w:tr w:rsidR="00F57EF9" w14:paraId="6EDA5EF6" w14:textId="5EA84EDD" w:rsidTr="003402BB">
        <w:trPr>
          <w:jc w:val="center"/>
        </w:trPr>
        <w:tc>
          <w:tcPr>
            <w:tcW w:w="0" w:type="auto"/>
            <w:vMerge/>
          </w:tcPr>
          <w:p w14:paraId="5EF415E9" w14:textId="77777777" w:rsidR="00F57EF9" w:rsidRDefault="00F57EF9" w:rsidP="00FD65B3"/>
        </w:tc>
        <w:tc>
          <w:tcPr>
            <w:tcW w:w="0" w:type="auto"/>
          </w:tcPr>
          <w:p w14:paraId="54F96CD3" w14:textId="77777777" w:rsidR="00F57EF9" w:rsidRDefault="00F57EF9" w:rsidP="00FD65B3">
            <w:r>
              <w:t>2</w:t>
            </w:r>
          </w:p>
        </w:tc>
        <w:tc>
          <w:tcPr>
            <w:tcW w:w="0" w:type="auto"/>
          </w:tcPr>
          <w:p w14:paraId="7FD0CB0B" w14:textId="77777777" w:rsidR="00F57EF9" w:rsidRDefault="00F57EF9" w:rsidP="00FD65B3">
            <w:r>
              <w:t>1.1</w:t>
            </w:r>
          </w:p>
        </w:tc>
        <w:tc>
          <w:tcPr>
            <w:tcW w:w="0" w:type="auto"/>
          </w:tcPr>
          <w:p w14:paraId="080A5086" w14:textId="77777777" w:rsidR="00F57EF9" w:rsidRDefault="00F57EF9" w:rsidP="00FD65B3">
            <w:r>
              <w:t>1.54</w:t>
            </w:r>
          </w:p>
        </w:tc>
        <w:tc>
          <w:tcPr>
            <w:tcW w:w="0" w:type="auto"/>
            <w:vMerge/>
          </w:tcPr>
          <w:p w14:paraId="7A6C0773" w14:textId="77777777" w:rsidR="00F57EF9" w:rsidRDefault="00F57EF9" w:rsidP="00FD65B3">
            <w:pPr>
              <w:rPr>
                <w:ins w:id="619" w:author="DFO-MPO" w:date="2018-11-22T07:51:00Z"/>
              </w:rPr>
            </w:pPr>
          </w:p>
        </w:tc>
        <w:tc>
          <w:tcPr>
            <w:tcW w:w="0" w:type="auto"/>
            <w:vMerge/>
          </w:tcPr>
          <w:p w14:paraId="0EBFCAF9" w14:textId="2992A90C" w:rsidR="00F57EF9" w:rsidRDefault="00F57EF9" w:rsidP="00FD65B3"/>
        </w:tc>
      </w:tr>
      <w:tr w:rsidR="00F57EF9" w14:paraId="2B3B3597" w14:textId="17550500" w:rsidTr="003402BB">
        <w:trPr>
          <w:jc w:val="center"/>
        </w:trPr>
        <w:tc>
          <w:tcPr>
            <w:tcW w:w="0" w:type="auto"/>
            <w:vMerge/>
          </w:tcPr>
          <w:p w14:paraId="4A79FF86" w14:textId="77777777" w:rsidR="00F57EF9" w:rsidRDefault="00F57EF9" w:rsidP="00FD65B3"/>
        </w:tc>
        <w:tc>
          <w:tcPr>
            <w:tcW w:w="0" w:type="auto"/>
          </w:tcPr>
          <w:p w14:paraId="454C90C5" w14:textId="77777777" w:rsidR="00F57EF9" w:rsidRDefault="00F57EF9" w:rsidP="00FD65B3">
            <w:r>
              <w:t>3 and 4</w:t>
            </w:r>
          </w:p>
        </w:tc>
        <w:tc>
          <w:tcPr>
            <w:tcW w:w="0" w:type="auto"/>
          </w:tcPr>
          <w:p w14:paraId="255AAE49" w14:textId="77777777" w:rsidR="00F57EF9" w:rsidRDefault="00F57EF9" w:rsidP="00FD65B3">
            <w:r>
              <w:t>0.3</w:t>
            </w:r>
          </w:p>
        </w:tc>
        <w:tc>
          <w:tcPr>
            <w:tcW w:w="0" w:type="auto"/>
          </w:tcPr>
          <w:p w14:paraId="22DCDC65" w14:textId="77777777" w:rsidR="00F57EF9" w:rsidRDefault="00F57EF9" w:rsidP="00FD65B3">
            <w:r>
              <w:t>0.42</w:t>
            </w:r>
          </w:p>
        </w:tc>
        <w:tc>
          <w:tcPr>
            <w:tcW w:w="0" w:type="auto"/>
            <w:vMerge/>
          </w:tcPr>
          <w:p w14:paraId="093A5063" w14:textId="77777777" w:rsidR="00F57EF9" w:rsidRDefault="00F57EF9" w:rsidP="00FD65B3">
            <w:pPr>
              <w:rPr>
                <w:ins w:id="620" w:author="DFO-MPO" w:date="2018-11-22T07:51:00Z"/>
              </w:rPr>
            </w:pPr>
          </w:p>
        </w:tc>
        <w:tc>
          <w:tcPr>
            <w:tcW w:w="0" w:type="auto"/>
            <w:vMerge/>
          </w:tcPr>
          <w:p w14:paraId="0DFFD92C" w14:textId="1D66BBAB" w:rsidR="00F57EF9" w:rsidRDefault="00F57EF9" w:rsidP="00FD65B3"/>
        </w:tc>
      </w:tr>
    </w:tbl>
    <w:p w14:paraId="1983BC12" w14:textId="77777777" w:rsidR="00FD65B3" w:rsidRDefault="00FD65B3" w:rsidP="00FD65B3"/>
    <w:p w14:paraId="6DD2CCB0" w14:textId="5C9BDFC5" w:rsidR="00FD65B3" w:rsidRDefault="001D3B17" w:rsidP="00FD65B3">
      <w:pPr>
        <w:jc w:val="center"/>
      </w:pPr>
      <w:ins w:id="621" w:author="DFO-MPO" w:date="2018-11-23T13:35:00Z">
        <w:r>
          <w:rPr>
            <w:noProof/>
            <w:lang w:val="en-CA" w:eastAsia="en-CA"/>
          </w:rPr>
          <w:lastRenderedPageBreak/>
          <w:drawing>
            <wp:inline distT="0" distB="0" distL="0" distR="0" wp14:anchorId="62E47596" wp14:editId="7C299C24">
              <wp:extent cx="3408680" cy="349305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408680" cy="3493053"/>
                      </a:xfrm>
                      <a:prstGeom prst="rect">
                        <a:avLst/>
                      </a:prstGeom>
                    </pic:spPr>
                  </pic:pic>
                </a:graphicData>
              </a:graphic>
            </wp:inline>
          </w:drawing>
        </w:r>
      </w:ins>
    </w:p>
    <w:p w14:paraId="4B036716" w14:textId="02A2B6C4" w:rsidR="00FD65B3" w:rsidRDefault="00FD65B3" w:rsidP="00FD65B3">
      <w:r>
        <w:t xml:space="preserve">Figure A1. Changes in total allowable mortality (upper panel) and escapement </w:t>
      </w:r>
      <w:del w:id="622" w:author="DFO-MPO" w:date="2018-11-23T13:35:00Z">
        <w:r w:rsidDel="001D3B17">
          <w:delText xml:space="preserve">target </w:delText>
        </w:r>
      </w:del>
      <w:r>
        <w:t>(lower panel) as a function of run size when using TAM rule harvest strategy</w:t>
      </w:r>
      <w:bookmarkStart w:id="623" w:name="_GoBack"/>
      <w:bookmarkEnd w:id="623"/>
      <w:r>
        <w:t>.</w:t>
      </w:r>
      <w:del w:id="624" w:author="DFO-MPO" w:date="2018-11-23T13:35:00Z">
        <w:r w:rsidDel="001D3B17">
          <w:delText xml:space="preserve"> Here run si</w:delText>
        </w:r>
        <w:r w:rsidR="005E3618" w:rsidDel="001D3B17">
          <w:delText xml:space="preserve">ze has been adjusted using pMA (from </w:delText>
        </w:r>
        <w:r w:rsidR="005E3618" w:rsidDel="001D3B17">
          <w:fldChar w:fldCharType="begin"/>
        </w:r>
        <w:r w:rsidR="005E3618" w:rsidDel="001D3B17">
          <w:delInstrText xml:space="preserve"> ADDIN EN.CITE &lt;EndNote&gt;&lt;Cite AuthorYear="1"&gt;&lt;Author&gt;Pestal&lt;/Author&gt;&lt;Year&gt;2011&lt;/Year&gt;&lt;RecNum&gt;2218&lt;/RecNum&gt;&lt;DisplayText&gt;Pestal, Huang and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delInstrText>
        </w:r>
        <w:r w:rsidR="005E3618" w:rsidDel="001D3B17">
          <w:fldChar w:fldCharType="separate"/>
        </w:r>
        <w:r w:rsidR="005E3618" w:rsidDel="001D3B17">
          <w:rPr>
            <w:noProof/>
          </w:rPr>
          <w:delText>Pestal, Huang and Cass (2011)</w:delText>
        </w:r>
        <w:r w:rsidR="005E3618" w:rsidDel="001D3B17">
          <w:fldChar w:fldCharType="end"/>
        </w:r>
        <w:r w:rsidR="005E3618" w:rsidDel="001D3B17">
          <w:delText>)</w:delText>
        </w:r>
      </w:del>
      <w:r>
        <w:t>.</w:t>
      </w:r>
    </w:p>
    <w:p w14:paraId="0878CFFC" w14:textId="77777777" w:rsidR="008D4656" w:rsidRDefault="008D4656" w:rsidP="00E77314">
      <w:pPr>
        <w:rPr>
          <w:i/>
        </w:rPr>
      </w:pPr>
    </w:p>
    <w:p w14:paraId="458359C7" w14:textId="77777777" w:rsidR="008D4656" w:rsidRDefault="008D4656" w:rsidP="00E77314">
      <w:pPr>
        <w:rPr>
          <w:i/>
        </w:rPr>
      </w:pPr>
    </w:p>
    <w:p w14:paraId="2EE7193C" w14:textId="77777777" w:rsidR="00055A2F" w:rsidRPr="00055A2F" w:rsidRDefault="008D4656" w:rsidP="00055A2F">
      <w:pPr>
        <w:pStyle w:val="EndNoteBibliography"/>
        <w:spacing w:after="0"/>
        <w:ind w:left="720" w:hanging="720"/>
        <w:rPr>
          <w:noProof/>
        </w:rPr>
      </w:pPr>
      <w:r>
        <w:rPr>
          <w:i/>
        </w:rPr>
        <w:fldChar w:fldCharType="begin"/>
      </w:r>
      <w:r>
        <w:rPr>
          <w:i/>
        </w:rPr>
        <w:instrText xml:space="preserve"> ADDIN EN.REFLIST </w:instrText>
      </w:r>
      <w:r>
        <w:rPr>
          <w:i/>
        </w:rPr>
        <w:fldChar w:fldCharType="separate"/>
      </w:r>
      <w:r w:rsidR="00055A2F" w:rsidRPr="00055A2F">
        <w:rPr>
          <w:noProof/>
        </w:rPr>
        <w:t xml:space="preserve">Cass, A., Folkes, M. &amp; Pestal, G. (2004) Methods for assessing harvest rules for Fraser River sockeye salmon. </w:t>
      </w:r>
      <w:r w:rsidR="00055A2F" w:rsidRPr="00055A2F">
        <w:rPr>
          <w:i/>
          <w:noProof/>
        </w:rPr>
        <w:t>Canadian Science Advisory Secretariat Research Document 2004/025</w:t>
      </w:r>
      <w:r w:rsidR="00055A2F" w:rsidRPr="00055A2F">
        <w:rPr>
          <w:b/>
          <w:noProof/>
        </w:rPr>
        <w:t>,</w:t>
      </w:r>
      <w:r w:rsidR="00055A2F" w:rsidRPr="00055A2F">
        <w:rPr>
          <w:noProof/>
        </w:rPr>
        <w:t xml:space="preserve"> 80 p.</w:t>
      </w:r>
    </w:p>
    <w:p w14:paraId="44A18085" w14:textId="77777777" w:rsidR="00055A2F" w:rsidRPr="00055A2F" w:rsidRDefault="00055A2F" w:rsidP="00055A2F">
      <w:pPr>
        <w:pStyle w:val="EndNoteBibliography"/>
        <w:spacing w:after="0"/>
        <w:ind w:left="720" w:hanging="720"/>
        <w:rPr>
          <w:noProof/>
        </w:rPr>
      </w:pPr>
      <w:r w:rsidRPr="00055A2F">
        <w:rPr>
          <w:noProof/>
        </w:rPr>
        <w:t>DFO (2005) Canada's Policy for Conservation of Wild Salmon.</w:t>
      </w:r>
    </w:p>
    <w:p w14:paraId="1A8BAE4A" w14:textId="77777777" w:rsidR="00055A2F" w:rsidRPr="00055A2F" w:rsidRDefault="00055A2F" w:rsidP="00055A2F">
      <w:pPr>
        <w:pStyle w:val="EndNoteBibliography"/>
        <w:spacing w:after="0"/>
        <w:ind w:left="720" w:hanging="720"/>
        <w:rPr>
          <w:noProof/>
        </w:rPr>
      </w:pPr>
      <w:r w:rsidRPr="00055A2F">
        <w:rPr>
          <w:noProof/>
        </w:rPr>
        <w:t>Grant, S.C.H. &amp; Pestal, G. (2012) Integrated biological status assessments under the wild salmon policy using standardized metrics and expert judgement: Fraser River sockeye salmon (</w:t>
      </w:r>
      <w:r w:rsidRPr="00055A2F">
        <w:rPr>
          <w:i/>
          <w:noProof/>
        </w:rPr>
        <w:t>Oncorhynchus nerka</w:t>
      </w:r>
      <w:r w:rsidRPr="00055A2F">
        <w:rPr>
          <w:noProof/>
        </w:rPr>
        <w:t>) case studies. (ed. C.S.A. Secretariat).</w:t>
      </w:r>
    </w:p>
    <w:p w14:paraId="1E3A92A5" w14:textId="77777777" w:rsidR="00055A2F" w:rsidRPr="00055A2F" w:rsidRDefault="00055A2F" w:rsidP="00055A2F">
      <w:pPr>
        <w:pStyle w:val="EndNoteBibliography"/>
        <w:spacing w:after="0"/>
        <w:ind w:left="720" w:hanging="720"/>
        <w:rPr>
          <w:noProof/>
        </w:rPr>
      </w:pPr>
      <w:r w:rsidRPr="00055A2F">
        <w:rPr>
          <w:noProof/>
        </w:rPr>
        <w:t xml:space="preserve">Holt, C.A. &amp; Bradford, M.J. (2011) Evaluating benchmarks of population status for Pacific salmon. </w:t>
      </w:r>
      <w:r w:rsidRPr="00055A2F">
        <w:rPr>
          <w:i/>
          <w:noProof/>
        </w:rPr>
        <w:t>North American Journal of Fisheries Management,</w:t>
      </w:r>
      <w:r w:rsidRPr="00055A2F">
        <w:rPr>
          <w:noProof/>
        </w:rPr>
        <w:t xml:space="preserve"> </w:t>
      </w:r>
      <w:r w:rsidRPr="00055A2F">
        <w:rPr>
          <w:b/>
          <w:noProof/>
        </w:rPr>
        <w:t>31,</w:t>
      </w:r>
      <w:r w:rsidRPr="00055A2F">
        <w:rPr>
          <w:noProof/>
        </w:rPr>
        <w:t xml:space="preserve"> 363-378.</w:t>
      </w:r>
    </w:p>
    <w:p w14:paraId="02FBA864" w14:textId="77777777" w:rsidR="00055A2F" w:rsidRPr="00055A2F" w:rsidRDefault="00055A2F" w:rsidP="00055A2F">
      <w:pPr>
        <w:pStyle w:val="EndNoteBibliography"/>
        <w:spacing w:after="0"/>
        <w:ind w:left="720" w:hanging="720"/>
        <w:rPr>
          <w:noProof/>
        </w:rPr>
      </w:pPr>
      <w:r w:rsidRPr="00055A2F">
        <w:rPr>
          <w:noProof/>
        </w:rPr>
        <w:t>Holt, C.A. &amp; Peterman, R.M. (2006) Missing the target: uncertainties in achieving management goals in fisheries on Fraser River, British Columbia, sockeye salmon (</w:t>
      </w:r>
      <w:r w:rsidRPr="00055A2F">
        <w:rPr>
          <w:i/>
          <w:noProof/>
        </w:rPr>
        <w:t>Oncorhynchus nerka</w:t>
      </w:r>
      <w:r w:rsidRPr="00055A2F">
        <w:rPr>
          <w:noProof/>
        </w:rPr>
        <w:t xml:space="preserve">). </w:t>
      </w:r>
      <w:r w:rsidRPr="00055A2F">
        <w:rPr>
          <w:i/>
          <w:noProof/>
        </w:rPr>
        <w:t>Canadian Journal of Fisheries and Aquatic Sciences,</w:t>
      </w:r>
      <w:r w:rsidRPr="00055A2F">
        <w:rPr>
          <w:noProof/>
        </w:rPr>
        <w:t xml:space="preserve"> </w:t>
      </w:r>
      <w:r w:rsidRPr="00055A2F">
        <w:rPr>
          <w:b/>
          <w:noProof/>
        </w:rPr>
        <w:t>63,</w:t>
      </w:r>
      <w:r w:rsidRPr="00055A2F">
        <w:rPr>
          <w:noProof/>
        </w:rPr>
        <w:t xml:space="preserve"> 2722-2733.</w:t>
      </w:r>
    </w:p>
    <w:p w14:paraId="04038CFB" w14:textId="77777777" w:rsidR="00055A2F" w:rsidRPr="00055A2F" w:rsidRDefault="00055A2F" w:rsidP="00055A2F">
      <w:pPr>
        <w:pStyle w:val="EndNoteBibliography"/>
        <w:spacing w:after="0"/>
        <w:ind w:left="720" w:hanging="720"/>
        <w:rPr>
          <w:noProof/>
        </w:rPr>
      </w:pPr>
      <w:r w:rsidRPr="00055A2F">
        <w:rPr>
          <w:noProof/>
        </w:rPr>
        <w:t>Larkin, P.A. (1971) Simulation studies of Adams River sockeye salmon (</w:t>
      </w:r>
      <w:r w:rsidRPr="00055A2F">
        <w:rPr>
          <w:i/>
          <w:noProof/>
        </w:rPr>
        <w:t>Oncorhynchus nerka</w:t>
      </w:r>
      <w:r w:rsidRPr="00055A2F">
        <w:rPr>
          <w:noProof/>
        </w:rPr>
        <w:t xml:space="preserve">). </w:t>
      </w:r>
      <w:r w:rsidRPr="00055A2F">
        <w:rPr>
          <w:i/>
          <w:noProof/>
        </w:rPr>
        <w:t>Journal Fisheries Research Board of Canada,</w:t>
      </w:r>
      <w:r w:rsidRPr="00055A2F">
        <w:rPr>
          <w:noProof/>
        </w:rPr>
        <w:t xml:space="preserve"> </w:t>
      </w:r>
      <w:r w:rsidRPr="00055A2F">
        <w:rPr>
          <w:b/>
          <w:noProof/>
        </w:rPr>
        <w:t>28,</w:t>
      </w:r>
      <w:r w:rsidRPr="00055A2F">
        <w:rPr>
          <w:noProof/>
        </w:rPr>
        <w:t xml:space="preserve"> 1493-1502.</w:t>
      </w:r>
    </w:p>
    <w:p w14:paraId="2FE01916" w14:textId="77777777" w:rsidR="00055A2F" w:rsidRPr="00055A2F" w:rsidRDefault="00055A2F" w:rsidP="00055A2F">
      <w:pPr>
        <w:pStyle w:val="EndNoteBibliography"/>
        <w:spacing w:after="0"/>
        <w:ind w:left="720" w:hanging="720"/>
        <w:rPr>
          <w:noProof/>
        </w:rPr>
      </w:pPr>
      <w:r w:rsidRPr="00055A2F">
        <w:rPr>
          <w:noProof/>
        </w:rPr>
        <w:t>Pestal, G., Huang, A.-M. &amp; Cass, A. (2011) Updated methods for assessing harvest rules for Fraser River sockeye salmon (</w:t>
      </w:r>
      <w:r w:rsidRPr="00055A2F">
        <w:rPr>
          <w:i/>
          <w:noProof/>
        </w:rPr>
        <w:t>Oncorhynchus nerka</w:t>
      </w:r>
      <w:r w:rsidRPr="00055A2F">
        <w:rPr>
          <w:noProof/>
        </w:rPr>
        <w:t xml:space="preserve">). </w:t>
      </w:r>
      <w:r w:rsidRPr="00055A2F">
        <w:rPr>
          <w:i/>
          <w:noProof/>
        </w:rPr>
        <w:t>Canadian Science Advisory Secretariat Research Document 2011/133</w:t>
      </w:r>
      <w:r w:rsidRPr="00055A2F">
        <w:rPr>
          <w:b/>
          <w:noProof/>
        </w:rPr>
        <w:t>,</w:t>
      </w:r>
      <w:r w:rsidRPr="00055A2F">
        <w:rPr>
          <w:noProof/>
        </w:rPr>
        <w:t xml:space="preserve"> 175 p.</w:t>
      </w:r>
    </w:p>
    <w:p w14:paraId="168F9957" w14:textId="77777777" w:rsidR="00055A2F" w:rsidRPr="00055A2F" w:rsidRDefault="00055A2F" w:rsidP="00055A2F">
      <w:pPr>
        <w:pStyle w:val="EndNoteBibliography"/>
        <w:ind w:left="720" w:hanging="720"/>
        <w:rPr>
          <w:noProof/>
        </w:rPr>
      </w:pPr>
      <w:r w:rsidRPr="00055A2F">
        <w:rPr>
          <w:noProof/>
        </w:rPr>
        <w:lastRenderedPageBreak/>
        <w:t xml:space="preserve">Scheuerell, M.D. (2016) An explicit solution for calculating optimum spawning stock size from Ricker's stock recruitment model. </w:t>
      </w:r>
      <w:r w:rsidRPr="00055A2F">
        <w:rPr>
          <w:i/>
          <w:noProof/>
        </w:rPr>
        <w:t>PeerJ,</w:t>
      </w:r>
      <w:r w:rsidRPr="00055A2F">
        <w:rPr>
          <w:noProof/>
        </w:rPr>
        <w:t xml:space="preserve"> </w:t>
      </w:r>
      <w:r w:rsidRPr="00055A2F">
        <w:rPr>
          <w:b/>
          <w:noProof/>
        </w:rPr>
        <w:t>4,</w:t>
      </w:r>
      <w:r w:rsidRPr="00055A2F">
        <w:rPr>
          <w:noProof/>
        </w:rPr>
        <w:t xml:space="preserve"> e1623.</w:t>
      </w:r>
    </w:p>
    <w:p w14:paraId="0F652E0D" w14:textId="0251C8C3" w:rsidR="004534F4" w:rsidRPr="004534F4" w:rsidRDefault="008D4656" w:rsidP="00E77314">
      <w:pPr>
        <w:rPr>
          <w:i/>
        </w:rPr>
      </w:pPr>
      <w:r>
        <w:rPr>
          <w:i/>
        </w:rPr>
        <w:fldChar w:fldCharType="end"/>
      </w:r>
    </w:p>
    <w:sectPr w:rsidR="004534F4" w:rsidRPr="004534F4" w:rsidSect="00B64706">
      <w:headerReference w:type="default" r:id="rId11"/>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1-16T15:58:00Z" w:initials="D">
    <w:p w14:paraId="016F61BA" w14:textId="5BCB9195" w:rsidR="00D95847" w:rsidRDefault="00D95847">
      <w:pPr>
        <w:pStyle w:val="CommentText"/>
      </w:pPr>
      <w:r>
        <w:rPr>
          <w:rStyle w:val="CommentReference"/>
        </w:rPr>
        <w:annotationRef/>
      </w:r>
      <w:r>
        <w:t>Since this isn’t actually within the simulation it should probably be moved out...</w:t>
      </w:r>
    </w:p>
  </w:comment>
  <w:comment w:id="55" w:author="DFO-MPO" w:date="2018-11-21T20:03:00Z" w:initials="D">
    <w:p w14:paraId="35013EBB" w14:textId="77777777" w:rsidR="00D95847" w:rsidRDefault="00D95847" w:rsidP="00D95847">
      <w:pPr>
        <w:pStyle w:val="CommentText"/>
      </w:pPr>
      <w:r>
        <w:rPr>
          <w:rStyle w:val="CommentReference"/>
        </w:rPr>
        <w:annotationRef/>
      </w:r>
      <w:r>
        <w:t>CH: Returns?</w:t>
      </w:r>
    </w:p>
    <w:p w14:paraId="0BD05AB0" w14:textId="77777777" w:rsidR="00D95847" w:rsidRDefault="00D95847" w:rsidP="00D95847">
      <w:pPr>
        <w:pStyle w:val="CommentText"/>
      </w:pPr>
    </w:p>
    <w:p w14:paraId="5333C1BE" w14:textId="77777777" w:rsidR="00D95847" w:rsidRDefault="00D95847" w:rsidP="00D95847">
      <w:pPr>
        <w:pStyle w:val="CommentText"/>
      </w:pPr>
      <w:r>
        <w:t xml:space="preserve">CF: I’ve been using recruits throughout to refer to catch + </w:t>
      </w:r>
      <w:proofErr w:type="spellStart"/>
      <w:r>
        <w:t>en</w:t>
      </w:r>
      <w:proofErr w:type="spellEnd"/>
      <w:r>
        <w:t xml:space="preserve"> route mortality + </w:t>
      </w:r>
      <w:proofErr w:type="spellStart"/>
      <w:r>
        <w:t>spawners</w:t>
      </w:r>
      <w:proofErr w:type="spellEnd"/>
    </w:p>
  </w:comment>
  <w:comment w:id="58" w:author="Cameron Freshwater" w:date="2018-11-21T20:04:00Z" w:initials="CF">
    <w:p w14:paraId="0F2980AD" w14:textId="77777777" w:rsidR="00D95847" w:rsidRDefault="00D95847" w:rsidP="00D95847">
      <w:pPr>
        <w:pStyle w:val="CommentText"/>
      </w:pPr>
      <w:r>
        <w:rPr>
          <w:rStyle w:val="CommentReference"/>
        </w:rPr>
        <w:annotationRef/>
      </w:r>
      <w:r>
        <w:t xml:space="preserve">CH: Is this how SD=0.15 was parameterized? </w:t>
      </w:r>
    </w:p>
    <w:p w14:paraId="463A2FC2" w14:textId="77777777" w:rsidR="00D95847" w:rsidRDefault="00D95847" w:rsidP="00D95847">
      <w:pPr>
        <w:pStyle w:val="CommentText"/>
      </w:pPr>
      <w:r>
        <w:t>CF: Yes</w:t>
      </w:r>
    </w:p>
    <w:p w14:paraId="4147072F" w14:textId="77777777" w:rsidR="00D95847" w:rsidRDefault="00D95847" w:rsidP="00D95847">
      <w:pPr>
        <w:pStyle w:val="CommentText"/>
      </w:pPr>
    </w:p>
  </w:comment>
  <w:comment w:id="59" w:author="Cameron Freshwater" w:date="2018-11-21T20:04:00Z" w:initials="CF">
    <w:p w14:paraId="5CEB6A84" w14:textId="77777777" w:rsidR="00D95847" w:rsidRDefault="00D95847" w:rsidP="00D95847">
      <w:pPr>
        <w:pStyle w:val="CommentText"/>
      </w:pPr>
      <w:r>
        <w:rPr>
          <w:rStyle w:val="CommentReference"/>
        </w:rPr>
        <w:annotationRef/>
      </w:r>
      <w:r>
        <w:t>CH: Intuitively, I assume this is the last estimate that could inform management decisions; otherwise a later more accurate estimate would be more appropriate. I’m unclear why the fixing of the migration timing is important.</w:t>
      </w:r>
    </w:p>
    <w:p w14:paraId="4E623EFE" w14:textId="77777777" w:rsidR="00D95847" w:rsidRDefault="00D95847" w:rsidP="00D95847">
      <w:pPr>
        <w:pStyle w:val="CommentText"/>
      </w:pPr>
    </w:p>
    <w:p w14:paraId="2A176579" w14:textId="77777777" w:rsidR="00D95847" w:rsidRPr="00656ACE" w:rsidRDefault="00D95847" w:rsidP="00D95847">
      <w:pPr>
        <w:pStyle w:val="CommentText"/>
      </w:pPr>
      <w:r>
        <w:t xml:space="preserve"> CF: This was a somewhat arbitrary selection to pick a point after which additional management adjustments would be difficult. Migration timing was more consistent than </w:t>
      </w:r>
      <w:r>
        <w:rPr>
          <w:i/>
        </w:rPr>
        <w:t>x</w:t>
      </w:r>
      <w:r>
        <w:t xml:space="preserve"> weeks because the season varies so much across MUs</w:t>
      </w:r>
    </w:p>
  </w:comment>
  <w:comment w:id="76" w:author="Holt" w:date="2018-11-16T15:58:00Z" w:initials="CH">
    <w:p w14:paraId="5CA27C15" w14:textId="77777777" w:rsidR="00D95847" w:rsidRDefault="00D95847" w:rsidP="00BF0926">
      <w:pPr>
        <w:pStyle w:val="CommentText"/>
      </w:pPr>
      <w:r>
        <w:rPr>
          <w:rStyle w:val="CommentReference"/>
        </w:rPr>
        <w:annotationRef/>
      </w:r>
      <w:r>
        <w:t xml:space="preserve">… </w:t>
      </w:r>
      <w:proofErr w:type="gramStart"/>
      <w:r>
        <w:t>most</w:t>
      </w:r>
      <w:proofErr w:type="gramEnd"/>
      <w:r>
        <w:t xml:space="preserve"> notably between MU-X and MU-Y. (?)</w:t>
      </w:r>
    </w:p>
    <w:p w14:paraId="12C3C96C" w14:textId="77777777" w:rsidR="00D95847" w:rsidRDefault="00D95847" w:rsidP="00BF0926">
      <w:pPr>
        <w:pStyle w:val="CommentText"/>
      </w:pPr>
    </w:p>
    <w:p w14:paraId="7C12DE91" w14:textId="7AF15290" w:rsidR="00D95847" w:rsidRDefault="00D95847" w:rsidP="00BF0926">
      <w:pPr>
        <w:pStyle w:val="CommentText"/>
      </w:pPr>
      <w:r>
        <w:t>CF: Is my addition correct, AMH?</w:t>
      </w:r>
    </w:p>
  </w:comment>
  <w:comment w:id="77" w:author="Holt" w:date="2018-11-16T15:58:00Z" w:initials="CH">
    <w:p w14:paraId="607F2671" w14:textId="77777777" w:rsidR="00D95847" w:rsidRDefault="00D95847" w:rsidP="00BF0926">
      <w:pPr>
        <w:pStyle w:val="CommentText"/>
      </w:pPr>
      <w:r>
        <w:rPr>
          <w:rStyle w:val="CommentReference"/>
        </w:rPr>
        <w:annotationRef/>
      </w:r>
      <w:r>
        <w:t>Do we need to mention CUs here?</w:t>
      </w:r>
    </w:p>
    <w:p w14:paraId="16F9621D" w14:textId="77777777" w:rsidR="00D95847" w:rsidRDefault="00D95847" w:rsidP="00BF0926">
      <w:pPr>
        <w:pStyle w:val="CommentText"/>
      </w:pPr>
    </w:p>
    <w:p w14:paraId="7835B97D" w14:textId="169445CE" w:rsidR="00D95847" w:rsidRDefault="00D95847" w:rsidP="00BF0926">
      <w:pPr>
        <w:pStyle w:val="CommentText"/>
      </w:pPr>
      <w:r>
        <w:t>CF: It’s kind of an issue of semantics, but technically the MUs aren’t depleted right? They just contain CUs that are depleted. Not sure if it’s necessary to emphasize that or not…</w:t>
      </w:r>
    </w:p>
  </w:comment>
  <w:comment w:id="78" w:author="Holt" w:date="2018-11-16T15:58:00Z" w:initials="CH">
    <w:p w14:paraId="08F29DB6" w14:textId="77777777" w:rsidR="00D95847" w:rsidRDefault="00D95847" w:rsidP="00BF0926">
      <w:pPr>
        <w:pStyle w:val="CommentText"/>
      </w:pPr>
      <w:r>
        <w:rPr>
          <w:rStyle w:val="CommentReference"/>
        </w:rPr>
        <w:annotationRef/>
      </w:r>
      <w:r>
        <w:t>I don’t think linear programming is documented here? You could ask AMH for other documentation, though it might be documented only in unpublished reports?</w:t>
      </w:r>
    </w:p>
    <w:p w14:paraId="5146B90A" w14:textId="77777777" w:rsidR="00D95847" w:rsidRDefault="00D95847" w:rsidP="00BF0926">
      <w:pPr>
        <w:pStyle w:val="CommentText"/>
      </w:pPr>
    </w:p>
    <w:p w14:paraId="2135A03B" w14:textId="62BCEE21" w:rsidR="00D95847" w:rsidRDefault="00D95847" w:rsidP="00BF0926">
      <w:pPr>
        <w:pStyle w:val="CommentText"/>
      </w:pPr>
      <w:r>
        <w:t>CF: Good point</w:t>
      </w:r>
    </w:p>
  </w:comment>
  <w:comment w:id="79" w:author="DFO-MPO" w:date="2018-11-16T15:58:00Z" w:initials="D">
    <w:p w14:paraId="0D374B5C" w14:textId="31FB27C7" w:rsidR="00D95847" w:rsidRDefault="00D95847">
      <w:pPr>
        <w:pStyle w:val="CommentText"/>
      </w:pPr>
      <w:r>
        <w:rPr>
          <w:rStyle w:val="CommentReference"/>
        </w:rPr>
        <w:annotationRef/>
      </w:r>
      <w:r>
        <w:t xml:space="preserve">We haven’t actually </w:t>
      </w:r>
      <w:proofErr w:type="spellStart"/>
      <w:r>
        <w:t>treid</w:t>
      </w:r>
      <w:proofErr w:type="spellEnd"/>
      <w:r>
        <w:t xml:space="preserve"> to replicate the linear programming component, because 25% was identified as a reasonable approximation. Does this need to be re-evaluated?</w:t>
      </w:r>
    </w:p>
  </w:comment>
  <w:comment w:id="82" w:author="DFO-MPO" w:date="2018-11-16T15:58:00Z" w:initials="D">
    <w:p w14:paraId="0F81E76D" w14:textId="4F6A9A22" w:rsidR="00D95847" w:rsidRDefault="00D95847">
      <w:pPr>
        <w:pStyle w:val="CommentText"/>
      </w:pPr>
      <w:r>
        <w:rPr>
          <w:rStyle w:val="CommentReference"/>
        </w:rPr>
        <w:annotationRef/>
      </w:r>
      <w:r>
        <w:t>Has this approach been used before AMH?</w:t>
      </w:r>
    </w:p>
  </w:comment>
  <w:comment w:id="383" w:author="DFO-MPO" w:date="2018-11-16T15:58:00Z" w:initials="D">
    <w:p w14:paraId="7025F115" w14:textId="007DF686" w:rsidR="00D95847" w:rsidRDefault="00D95847">
      <w:pPr>
        <w:pStyle w:val="CommentText"/>
      </w:pPr>
      <w:r>
        <w:rPr>
          <w:rStyle w:val="CommentReference"/>
        </w:rPr>
        <w:annotationRef/>
      </w:r>
      <w:r>
        <w:t>CH: Returns?</w:t>
      </w:r>
    </w:p>
    <w:p w14:paraId="6ED1C4F6" w14:textId="77777777" w:rsidR="00D95847" w:rsidRDefault="00D95847">
      <w:pPr>
        <w:pStyle w:val="CommentText"/>
      </w:pPr>
    </w:p>
    <w:p w14:paraId="3494434F" w14:textId="4A26AA1D" w:rsidR="00D95847" w:rsidRDefault="00D95847">
      <w:pPr>
        <w:pStyle w:val="CommentText"/>
      </w:pPr>
      <w:r>
        <w:t xml:space="preserve">CF: I’ve been using recruits throughout to refer to catch + en route mortality + </w:t>
      </w:r>
      <w:proofErr w:type="spellStart"/>
      <w:r>
        <w:t>spawners</w:t>
      </w:r>
      <w:proofErr w:type="spellEnd"/>
    </w:p>
  </w:comment>
  <w:comment w:id="404" w:author="Cameron Freshwater" w:date="2018-11-16T18:17:00Z" w:initials="CF">
    <w:p w14:paraId="1A59FD0B" w14:textId="77777777" w:rsidR="00D95847" w:rsidRDefault="00D95847" w:rsidP="00656ACE">
      <w:pPr>
        <w:pStyle w:val="CommentText"/>
      </w:pPr>
      <w:r>
        <w:rPr>
          <w:rStyle w:val="CommentReference"/>
        </w:rPr>
        <w:annotationRef/>
      </w:r>
      <w:r>
        <w:t xml:space="preserve">CH: Is this how SD=0.15 was parameterized? </w:t>
      </w:r>
    </w:p>
    <w:p w14:paraId="06A2335F" w14:textId="5C894CF3" w:rsidR="00D95847" w:rsidRDefault="00D95847" w:rsidP="00656ACE">
      <w:pPr>
        <w:pStyle w:val="CommentText"/>
      </w:pPr>
      <w:r>
        <w:t>CF: Yes</w:t>
      </w:r>
    </w:p>
    <w:p w14:paraId="1BB40CB5" w14:textId="655846D5" w:rsidR="00D95847" w:rsidRDefault="00D95847">
      <w:pPr>
        <w:pStyle w:val="CommentText"/>
      </w:pPr>
    </w:p>
  </w:comment>
  <w:comment w:id="426" w:author="Cameron Freshwater" w:date="2018-11-16T18:19:00Z" w:initials="CF">
    <w:p w14:paraId="3249357F" w14:textId="77777777" w:rsidR="00D95847" w:rsidRDefault="00D95847">
      <w:pPr>
        <w:pStyle w:val="CommentText"/>
      </w:pPr>
      <w:r>
        <w:rPr>
          <w:rStyle w:val="CommentReference"/>
        </w:rPr>
        <w:annotationRef/>
      </w:r>
      <w:r>
        <w:t>CH: Intuitively, I assume this is the last estimate that could inform management decisions; otherwise a later more accurate estimate would be more appropriate. I’m unclear why the fixing of the migration timing is important.</w:t>
      </w:r>
    </w:p>
    <w:p w14:paraId="4D8A68AC" w14:textId="77777777" w:rsidR="00D95847" w:rsidRDefault="00D95847">
      <w:pPr>
        <w:pStyle w:val="CommentText"/>
      </w:pPr>
    </w:p>
    <w:p w14:paraId="23871691" w14:textId="7759DD44" w:rsidR="00D95847" w:rsidRPr="00656ACE" w:rsidRDefault="00D95847">
      <w:pPr>
        <w:pStyle w:val="CommentText"/>
      </w:pPr>
      <w:r>
        <w:t xml:space="preserve"> CF: This was a somewhat arbitrary selection to pick a point after which additional management adjustments would be difficult. Migration timing was more consistent than </w:t>
      </w:r>
      <w:r>
        <w:rPr>
          <w:i/>
        </w:rPr>
        <w:t>x</w:t>
      </w:r>
      <w:r>
        <w:t xml:space="preserve"> weeks because the season varies so much across MUs</w:t>
      </w:r>
    </w:p>
  </w:comment>
  <w:comment w:id="572" w:author="Cameron Freshwater" w:date="2018-11-16T18:52:00Z" w:initials="CF">
    <w:p w14:paraId="257F1F18" w14:textId="77777777" w:rsidR="00D95847" w:rsidRDefault="00D95847" w:rsidP="00CB13C3">
      <w:pPr>
        <w:pStyle w:val="CommentText"/>
      </w:pPr>
      <w:r>
        <w:rPr>
          <w:rStyle w:val="CommentReference"/>
        </w:rPr>
        <w:annotationRef/>
      </w:r>
      <w:r>
        <w:t>CH: If this was the mean instead of median, the equations could be simplified to:</w:t>
      </w:r>
    </w:p>
    <w:p w14:paraId="18D89C76" w14:textId="77777777" w:rsidR="00D95847" w:rsidRDefault="00D95847" w:rsidP="00CB13C3">
      <w:pPr>
        <w:pStyle w:val="CommentText"/>
      </w:pPr>
      <w:proofErr w:type="spellStart"/>
      <w:r>
        <w:t>Epison</w:t>
      </w:r>
      <w:proofErr w:type="spellEnd"/>
      <w:r>
        <w:t xml:space="preserve"> ~ normal (E, sig^2), and include only epsilon in the top equation. </w:t>
      </w:r>
    </w:p>
    <w:p w14:paraId="27E7A5AE" w14:textId="48F70BF2" w:rsidR="00D95847" w:rsidRDefault="00D95847" w:rsidP="00CB13C3">
      <w:pPr>
        <w:pStyle w:val="CommentText"/>
      </w:pPr>
      <w:r>
        <w:t>Is there a reason to use median instead mean?</w:t>
      </w:r>
    </w:p>
    <w:p w14:paraId="48921BC7" w14:textId="77777777" w:rsidR="00D95847" w:rsidRDefault="00D95847" w:rsidP="00CB13C3">
      <w:pPr>
        <w:pStyle w:val="CommentText"/>
      </w:pPr>
    </w:p>
    <w:p w14:paraId="28408B78" w14:textId="2D5D6718" w:rsidR="00D95847" w:rsidRDefault="00D95847" w:rsidP="00CB13C3">
      <w:pPr>
        <w:pStyle w:val="CommentText"/>
      </w:pPr>
      <w:r>
        <w:t>CF: I vaguely remember us deciding to use median instead of mean, but I’m not sure why. I double checked and the values are quite similar to one another so unless we remember why I think we should switch it for simplicity’s sake.</w:t>
      </w:r>
    </w:p>
  </w:comment>
  <w:comment w:id="579" w:author="Cameron Freshwater" w:date="2018-11-17T10:38:00Z" w:initials="CF">
    <w:p w14:paraId="1EA5357B" w14:textId="77777777" w:rsidR="00D95847" w:rsidRDefault="00D95847" w:rsidP="006E2531">
      <w:pPr>
        <w:pStyle w:val="CommentText"/>
      </w:pPr>
      <w:r>
        <w:rPr>
          <w:rStyle w:val="CommentReference"/>
        </w:rPr>
        <w:annotationRef/>
      </w:r>
      <w:r>
        <w:t>CH: I’d suggest deleting this section, and cite Holt et al. 2009 for choice of 80% SMSY as a benchmark in the performance component of the model (when first introduced), and then simply reference Scheuerell (2016) for the method.</w:t>
      </w:r>
    </w:p>
    <w:p w14:paraId="1E5E25C4" w14:textId="77777777" w:rsidR="00D95847" w:rsidRDefault="00D95847" w:rsidP="006E2531">
      <w:pPr>
        <w:pStyle w:val="CommentText"/>
      </w:pPr>
    </w:p>
    <w:p w14:paraId="1CDB8BC6" w14:textId="42158857" w:rsidR="00D95847" w:rsidRDefault="00D95847" w:rsidP="006E2531">
      <w:pPr>
        <w:pStyle w:val="CommentText"/>
      </w:pPr>
      <w:r>
        <w:t>CF: Agreed and yup using .8sMSY for upper BM</w:t>
      </w:r>
    </w:p>
    <w:p w14:paraId="43017764" w14:textId="77777777" w:rsidR="00D95847" w:rsidRDefault="00D95847" w:rsidP="006E2531">
      <w:pPr>
        <w:pStyle w:val="CommentText"/>
      </w:pPr>
    </w:p>
    <w:p w14:paraId="21496D6C" w14:textId="2A4E0AA6" w:rsidR="00D95847" w:rsidRDefault="00D95847" w:rsidP="006E2531">
      <w:pPr>
        <w:pStyle w:val="CommentText"/>
      </w:pPr>
      <w:r>
        <w:t>Just to confirm, you are using 80% of SMSY instead of SMSY?</w:t>
      </w:r>
    </w:p>
  </w:comment>
  <w:comment w:id="587" w:author="Cameron Freshwater" w:date="2018-11-16T15:58:00Z" w:initials="CF">
    <w:p w14:paraId="534E122A" w14:textId="1D97041B" w:rsidR="00D95847" w:rsidRDefault="00D95847">
      <w:pPr>
        <w:pStyle w:val="CommentText"/>
      </w:pPr>
      <w:r>
        <w:rPr>
          <w:rStyle w:val="CommentReference"/>
        </w:rPr>
        <w:annotationRef/>
      </w:r>
      <w:r>
        <w:t>I haven’t included these results yet because it’s going to be fairly time consuming to run each combination, but preliminary runs don’t indicate strong effects.</w:t>
      </w:r>
    </w:p>
    <w:p w14:paraId="45854F28" w14:textId="77777777" w:rsidR="00D95847" w:rsidRDefault="00D95847">
      <w:pPr>
        <w:pStyle w:val="CommentText"/>
      </w:pPr>
    </w:p>
    <w:p w14:paraId="263A9916" w14:textId="20126478" w:rsidR="00D95847" w:rsidRDefault="00D95847">
      <w:pPr>
        <w:pStyle w:val="CommentText"/>
      </w:pPr>
      <w:r>
        <w:t>My plan is to present each in a figure equivalent to Fig 3 and 4 in the main text (i.e. each column represents ref low or high values). If you have any other suggestions let me know thoug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5B0493" w14:textId="77777777" w:rsidR="0086486A" w:rsidRDefault="0086486A" w:rsidP="0065759D">
      <w:pPr>
        <w:spacing w:after="0"/>
      </w:pPr>
      <w:r>
        <w:separator/>
      </w:r>
    </w:p>
  </w:endnote>
  <w:endnote w:type="continuationSeparator" w:id="0">
    <w:p w14:paraId="20BA9268" w14:textId="77777777" w:rsidR="0086486A" w:rsidRDefault="0086486A" w:rsidP="0065759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2D22B3" w14:textId="77777777" w:rsidR="0086486A" w:rsidRDefault="0086486A" w:rsidP="0065759D">
      <w:pPr>
        <w:spacing w:after="0"/>
      </w:pPr>
      <w:r>
        <w:separator/>
      </w:r>
    </w:p>
  </w:footnote>
  <w:footnote w:type="continuationSeparator" w:id="0">
    <w:p w14:paraId="7F08200D" w14:textId="77777777" w:rsidR="0086486A" w:rsidRDefault="0086486A" w:rsidP="0065759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717EE" w14:textId="77777777" w:rsidR="00D95847" w:rsidRPr="0065759D" w:rsidRDefault="00D95847">
    <w:pPr>
      <w:pStyle w:val="Header"/>
      <w:rPr>
        <w:lang w:val="en-CA"/>
      </w:rPr>
    </w:pPr>
    <w:r>
      <w:rPr>
        <w:lang w:val="en-CA"/>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E50CDB"/>
    <w:multiLevelType w:val="hybridMultilevel"/>
    <w:tmpl w:val="37623B2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433&lt;/item&gt;&lt;item&gt;1866&lt;/item&gt;&lt;item&gt;1964&lt;/item&gt;&lt;item&gt;1970&lt;/item&gt;&lt;item&gt;2037&lt;/item&gt;&lt;item&gt;2212&lt;/item&gt;&lt;item&gt;2213&lt;/item&gt;&lt;item&gt;2218&lt;/item&gt;&lt;/record-ids&gt;&lt;/item&gt;&lt;/Libraries&gt;"/>
  </w:docVars>
  <w:rsids>
    <w:rsidRoot w:val="00312D7E"/>
    <w:rsid w:val="00020E53"/>
    <w:rsid w:val="00024394"/>
    <w:rsid w:val="00055A2F"/>
    <w:rsid w:val="00074640"/>
    <w:rsid w:val="000836AC"/>
    <w:rsid w:val="000909F1"/>
    <w:rsid w:val="000B7F48"/>
    <w:rsid w:val="000C0288"/>
    <w:rsid w:val="000F575B"/>
    <w:rsid w:val="001641A5"/>
    <w:rsid w:val="001D3B17"/>
    <w:rsid w:val="0020553A"/>
    <w:rsid w:val="00252562"/>
    <w:rsid w:val="00266CA1"/>
    <w:rsid w:val="002A2825"/>
    <w:rsid w:val="002A2B7E"/>
    <w:rsid w:val="0030384C"/>
    <w:rsid w:val="00312D7E"/>
    <w:rsid w:val="0032520A"/>
    <w:rsid w:val="003C049D"/>
    <w:rsid w:val="00452184"/>
    <w:rsid w:val="004534F4"/>
    <w:rsid w:val="004B291F"/>
    <w:rsid w:val="004D7826"/>
    <w:rsid w:val="0050180B"/>
    <w:rsid w:val="00534E83"/>
    <w:rsid w:val="005406C5"/>
    <w:rsid w:val="0054263D"/>
    <w:rsid w:val="00542ACB"/>
    <w:rsid w:val="00580E3C"/>
    <w:rsid w:val="005B3528"/>
    <w:rsid w:val="005B674E"/>
    <w:rsid w:val="005C4D7F"/>
    <w:rsid w:val="005E3618"/>
    <w:rsid w:val="006268FA"/>
    <w:rsid w:val="00656ACE"/>
    <w:rsid w:val="0065759D"/>
    <w:rsid w:val="00662B5C"/>
    <w:rsid w:val="006C3822"/>
    <w:rsid w:val="006D79B7"/>
    <w:rsid w:val="006E2531"/>
    <w:rsid w:val="00717BE9"/>
    <w:rsid w:val="007221CC"/>
    <w:rsid w:val="00751263"/>
    <w:rsid w:val="0079152C"/>
    <w:rsid w:val="007F2C61"/>
    <w:rsid w:val="007F44B3"/>
    <w:rsid w:val="007F7591"/>
    <w:rsid w:val="008517FE"/>
    <w:rsid w:val="0086486A"/>
    <w:rsid w:val="0087379C"/>
    <w:rsid w:val="00880E18"/>
    <w:rsid w:val="008D4656"/>
    <w:rsid w:val="008E3BF4"/>
    <w:rsid w:val="008E49EB"/>
    <w:rsid w:val="008E4F71"/>
    <w:rsid w:val="00903EC4"/>
    <w:rsid w:val="00926466"/>
    <w:rsid w:val="00930561"/>
    <w:rsid w:val="00930BB1"/>
    <w:rsid w:val="00930D85"/>
    <w:rsid w:val="009A4208"/>
    <w:rsid w:val="009B4289"/>
    <w:rsid w:val="009C426E"/>
    <w:rsid w:val="009D3A23"/>
    <w:rsid w:val="009E2964"/>
    <w:rsid w:val="00A01F07"/>
    <w:rsid w:val="00A04551"/>
    <w:rsid w:val="00A5776D"/>
    <w:rsid w:val="00A93A1C"/>
    <w:rsid w:val="00AB0ABE"/>
    <w:rsid w:val="00AB4D3B"/>
    <w:rsid w:val="00AB648C"/>
    <w:rsid w:val="00AC090E"/>
    <w:rsid w:val="00AD0BAE"/>
    <w:rsid w:val="00AE4F7A"/>
    <w:rsid w:val="00B07C2B"/>
    <w:rsid w:val="00B105B0"/>
    <w:rsid w:val="00B20A63"/>
    <w:rsid w:val="00B64706"/>
    <w:rsid w:val="00BA5211"/>
    <w:rsid w:val="00BC2BA4"/>
    <w:rsid w:val="00BF0926"/>
    <w:rsid w:val="00C02022"/>
    <w:rsid w:val="00C6249E"/>
    <w:rsid w:val="00C74F5C"/>
    <w:rsid w:val="00C83144"/>
    <w:rsid w:val="00C9787C"/>
    <w:rsid w:val="00CB13C3"/>
    <w:rsid w:val="00CC6595"/>
    <w:rsid w:val="00CE2D19"/>
    <w:rsid w:val="00D00277"/>
    <w:rsid w:val="00D67606"/>
    <w:rsid w:val="00D74838"/>
    <w:rsid w:val="00D95847"/>
    <w:rsid w:val="00D96DED"/>
    <w:rsid w:val="00DE0CE9"/>
    <w:rsid w:val="00DE5974"/>
    <w:rsid w:val="00E54C5B"/>
    <w:rsid w:val="00E7062E"/>
    <w:rsid w:val="00E73681"/>
    <w:rsid w:val="00E77314"/>
    <w:rsid w:val="00EB24FC"/>
    <w:rsid w:val="00EB66FB"/>
    <w:rsid w:val="00ED6600"/>
    <w:rsid w:val="00F17FB8"/>
    <w:rsid w:val="00F43DC4"/>
    <w:rsid w:val="00F4414C"/>
    <w:rsid w:val="00F57EF9"/>
    <w:rsid w:val="00F86085"/>
    <w:rsid w:val="00FB633A"/>
    <w:rsid w:val="00FD65B3"/>
    <w:rsid w:val="00FE5109"/>
    <w:rsid w:val="00FF60D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653A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 w:type="paragraph" w:styleId="Revision">
    <w:name w:val="Revision"/>
    <w:hidden/>
    <w:uiPriority w:val="99"/>
    <w:semiHidden/>
    <w:rsid w:val="004B291F"/>
    <w:pPr>
      <w:spacing w:after="0"/>
    </w:pPr>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 w:type="paragraph" w:styleId="Revision">
    <w:name w:val="Revision"/>
    <w:hidden/>
    <w:uiPriority w:val="99"/>
    <w:semiHidden/>
    <w:rsid w:val="004B291F"/>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8901560">
      <w:bodyDiv w:val="1"/>
      <w:marLeft w:val="0"/>
      <w:marRight w:val="0"/>
      <w:marTop w:val="0"/>
      <w:marBottom w:val="0"/>
      <w:divBdr>
        <w:top w:val="none" w:sz="0" w:space="0" w:color="auto"/>
        <w:left w:val="none" w:sz="0" w:space="0" w:color="auto"/>
        <w:bottom w:val="none" w:sz="0" w:space="0" w:color="auto"/>
        <w:right w:val="none" w:sz="0" w:space="0" w:color="auto"/>
      </w:divBdr>
    </w:div>
    <w:div w:id="17705378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F54062-B6D6-4334-81EE-B007CD63C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3</TotalTime>
  <Pages>7</Pages>
  <Words>4286</Words>
  <Characters>2443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8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Freshwater</dc:creator>
  <cp:keywords/>
  <dc:description/>
  <cp:lastModifiedBy>DFO-MPO</cp:lastModifiedBy>
  <cp:revision>22</cp:revision>
  <dcterms:created xsi:type="dcterms:W3CDTF">2018-08-29T16:21:00Z</dcterms:created>
  <dcterms:modified xsi:type="dcterms:W3CDTF">2018-11-23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